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9CAD2" w14:textId="5A4F0BF3" w:rsidR="00E97402" w:rsidRPr="00DD4E3B" w:rsidRDefault="00DD4E3B" w:rsidP="00DD4E3B">
      <w:pPr>
        <w:pStyle w:val="Title"/>
        <w:framePr w:h="1246" w:hRule="exact" w:wrap="notBeside" w:y="13"/>
      </w:pPr>
      <w:r>
        <w:t>Pengolahan Citra untuk Pengklasifikasian Biji Pala</w:t>
      </w:r>
    </w:p>
    <w:p w14:paraId="41D6A54B" w14:textId="650522BF" w:rsidR="00193865" w:rsidRDefault="00DD4E3B" w:rsidP="001547C9">
      <w:pPr>
        <w:pStyle w:val="Authors"/>
        <w:framePr w:h="1201" w:hRule="exact" w:wrap="notBeside" w:x="1584" w:y="1453"/>
        <w:spacing w:after="0"/>
      </w:pPr>
      <w:r>
        <w:t>Brando Margendy Bogar</w:t>
      </w:r>
      <w:r w:rsidR="00193865">
        <w:rPr>
          <w:lang w:val="id-ID"/>
        </w:rPr>
        <w:t xml:space="preserve">, </w:t>
      </w:r>
      <w:r>
        <w:t>Arie S. M. Lumenta</w:t>
      </w:r>
      <w:r w:rsidR="00193865">
        <w:rPr>
          <w:lang w:val="id-ID"/>
        </w:rPr>
        <w:t xml:space="preserve">, </w:t>
      </w:r>
      <w:r>
        <w:t>Agustinus Jacobus</w:t>
      </w:r>
    </w:p>
    <w:p w14:paraId="62900144" w14:textId="793C3210" w:rsidR="00193865" w:rsidRDefault="004876C8" w:rsidP="001547C9">
      <w:pPr>
        <w:pStyle w:val="Authors"/>
        <w:framePr w:h="1201" w:hRule="exact" w:wrap="notBeside" w:x="1584" w:y="1453"/>
        <w:spacing w:after="0"/>
        <w:ind w:left="-142" w:right="-142"/>
      </w:pPr>
      <w:r>
        <w:t>Jurusan Teknik Elektro</w:t>
      </w:r>
      <w:r w:rsidR="00193865">
        <w:t>,</w:t>
      </w:r>
      <w:r w:rsidR="00193865">
        <w:rPr>
          <w:lang w:val="id-ID"/>
        </w:rPr>
        <w:t xml:space="preserve"> </w:t>
      </w:r>
      <w:r w:rsidR="003A1125">
        <w:t>Universitas Sam Ratulangi</w:t>
      </w:r>
      <w:r w:rsidR="00193865">
        <w:rPr>
          <w:lang w:val="id-ID"/>
        </w:rPr>
        <w:t xml:space="preserve"> Manado</w:t>
      </w:r>
      <w:r w:rsidR="00193865">
        <w:t xml:space="preserve">, </w:t>
      </w:r>
      <w:r w:rsidR="003A1125">
        <w:t xml:space="preserve">Jl. </w:t>
      </w:r>
      <w:r w:rsidR="00193865">
        <w:rPr>
          <w:lang w:val="id-ID"/>
        </w:rPr>
        <w:t>Kampus Bahu, 95115</w:t>
      </w:r>
      <w:r w:rsidR="00193865">
        <w:t>, Indonesia</w:t>
      </w:r>
    </w:p>
    <w:p w14:paraId="498D716F" w14:textId="02788B17" w:rsidR="00193865" w:rsidRDefault="003A1125" w:rsidP="001547C9">
      <w:pPr>
        <w:pStyle w:val="Authors"/>
        <w:framePr w:h="1201" w:hRule="exact" w:wrap="notBeside" w:x="1584" w:y="1453"/>
        <w:spacing w:after="0"/>
        <w:rPr>
          <w:rStyle w:val="MemberType"/>
          <w:i w:val="0"/>
        </w:rPr>
      </w:pPr>
      <w:r>
        <w:t>E</w:t>
      </w:r>
      <w:r w:rsidR="00193865">
        <w:t xml:space="preserve">-mail: </w:t>
      </w:r>
      <w:r>
        <w:t>150211060</w:t>
      </w:r>
      <w:r w:rsidR="00DD4E3B">
        <w:t>26</w:t>
      </w:r>
      <w:r>
        <w:t xml:space="preserve">@student.unsrat.ac.id, </w:t>
      </w:r>
    </w:p>
    <w:p w14:paraId="52458019" w14:textId="4299AD4B" w:rsidR="00E97402" w:rsidRPr="005361A6" w:rsidRDefault="00193865" w:rsidP="001547C9">
      <w:pPr>
        <w:pStyle w:val="Authors"/>
        <w:framePr w:h="1201" w:hRule="exact" w:wrap="notBeside" w:x="1584" w:y="1453"/>
        <w:spacing w:after="0"/>
      </w:pPr>
      <w:r>
        <w:rPr>
          <w:rStyle w:val="MemberType"/>
          <w:i w:val="0"/>
        </w:rPr>
        <w:t>Received: [</w:t>
      </w:r>
      <w:r w:rsidR="008F39B9">
        <w:rPr>
          <w:rStyle w:val="MemberType"/>
          <w:i w:val="0"/>
        </w:rPr>
        <w:t>date</w:t>
      </w:r>
      <w:r>
        <w:rPr>
          <w:rStyle w:val="MemberType"/>
          <w:i w:val="0"/>
        </w:rPr>
        <w:t>]; revised: [</w:t>
      </w:r>
      <w:r w:rsidR="008F39B9">
        <w:rPr>
          <w:rStyle w:val="MemberType"/>
          <w:i w:val="0"/>
        </w:rPr>
        <w:t>date</w:t>
      </w:r>
      <w:r>
        <w:rPr>
          <w:rStyle w:val="MemberType"/>
          <w:i w:val="0"/>
        </w:rPr>
        <w:t>]; accepted: [</w:t>
      </w:r>
      <w:r w:rsidR="008F39B9">
        <w:rPr>
          <w:rStyle w:val="MemberType"/>
          <w:i w:val="0"/>
        </w:rPr>
        <w:t>date</w:t>
      </w:r>
      <w:r>
        <w:rPr>
          <w:rStyle w:val="MemberType"/>
          <w:i w:val="0"/>
        </w:rPr>
        <w:t>]</w:t>
      </w:r>
    </w:p>
    <w:p w14:paraId="4F501194" w14:textId="1EAF7C0A" w:rsidR="00E97402" w:rsidRPr="00100E19" w:rsidRDefault="00E97402" w:rsidP="00100E19">
      <w:pPr>
        <w:ind w:firstLine="142"/>
        <w:jc w:val="both"/>
        <w:rPr>
          <w:b/>
          <w:bCs/>
          <w:i/>
          <w:iCs/>
          <w:sz w:val="18"/>
          <w:szCs w:val="18"/>
        </w:rPr>
      </w:pPr>
      <w:r w:rsidRPr="004C0343">
        <w:rPr>
          <w:b/>
          <w:bCs/>
          <w:i/>
          <w:iCs/>
          <w:sz w:val="18"/>
          <w:szCs w:val="18"/>
        </w:rPr>
        <w:t>Abstract</w:t>
      </w:r>
      <w:r w:rsidR="00D579F1" w:rsidRPr="004C0343">
        <w:rPr>
          <w:b/>
          <w:bCs/>
          <w:i/>
          <w:iCs/>
          <w:sz w:val="18"/>
          <w:szCs w:val="18"/>
        </w:rPr>
        <w:t xml:space="preserve"> </w:t>
      </w:r>
      <w:r w:rsidRPr="004C0343">
        <w:rPr>
          <w:b/>
          <w:bCs/>
          <w:sz w:val="18"/>
          <w:szCs w:val="18"/>
        </w:rPr>
        <w:t>—</w:t>
      </w:r>
      <w:r w:rsidR="00652FCF" w:rsidRPr="004C0343">
        <w:rPr>
          <w:b/>
          <w:bCs/>
          <w:sz w:val="18"/>
          <w:szCs w:val="18"/>
          <w:lang w:val="id-ID"/>
        </w:rPr>
        <w:t xml:space="preserve"> </w:t>
      </w:r>
      <w:bookmarkStart w:id="0" w:name="_Hlk79442432"/>
      <w:r w:rsidR="007B6908" w:rsidRPr="004C0343">
        <w:rPr>
          <w:b/>
          <w:bCs/>
          <w:i/>
          <w:iCs/>
          <w:sz w:val="18"/>
          <w:szCs w:val="18"/>
        </w:rPr>
        <w:t>Nutmeg is spice plant that is traded and cultivated for generations.</w:t>
      </w:r>
      <w:r w:rsidR="004C0343" w:rsidRPr="004C0343">
        <w:rPr>
          <w:i/>
          <w:iCs/>
        </w:rPr>
        <w:t xml:space="preserve"> </w:t>
      </w:r>
      <w:r w:rsidR="004C0343" w:rsidRPr="004C0343">
        <w:rPr>
          <w:b/>
          <w:bCs/>
          <w:i/>
          <w:iCs/>
          <w:sz w:val="18"/>
          <w:szCs w:val="18"/>
        </w:rPr>
        <w:t>Indonesian nutmeg has a high selling value in the world market and is multi-porpose because every part of the plant can be utilezed in various types of industries.</w:t>
      </w:r>
      <w:r w:rsidR="004C0343">
        <w:rPr>
          <w:i/>
          <w:iCs/>
        </w:rPr>
        <w:t xml:space="preserve"> </w:t>
      </w:r>
      <w:r w:rsidR="007B6908" w:rsidRPr="004C0343">
        <w:rPr>
          <w:b/>
          <w:bCs/>
          <w:i/>
          <w:iCs/>
          <w:sz w:val="18"/>
          <w:szCs w:val="18"/>
        </w:rPr>
        <w:t xml:space="preserve">In the nutmeg trade, the quality of nutmeg seed is categorized into three classes, which is A grade, B grade, C grade. The different between the three classes of nutmeg can be seen from the color of the nutmeg shell. Convolution Neural Network is an artificial neural network that imitates image recognition in the human visual cortex so that it has the ability to process image information. The first stage takes the input image that is labeled as training data that has been carried out by the object detectin process to create a model as a reference in the classification process. In the testing process using 90 new data, it generates an accuracy value of </w:t>
      </w:r>
      <w:r w:rsidR="00D77BA3">
        <w:rPr>
          <w:b/>
          <w:bCs/>
          <w:i/>
          <w:iCs/>
          <w:sz w:val="18"/>
          <w:szCs w:val="18"/>
        </w:rPr>
        <w:t>80</w:t>
      </w:r>
      <w:r w:rsidR="007B6908" w:rsidRPr="004C0343">
        <w:rPr>
          <w:b/>
          <w:bCs/>
          <w:i/>
          <w:iCs/>
          <w:sz w:val="18"/>
          <w:szCs w:val="18"/>
        </w:rPr>
        <w:t xml:space="preserve">%, a precision value of </w:t>
      </w:r>
      <w:r w:rsidR="00D77BA3">
        <w:rPr>
          <w:b/>
          <w:bCs/>
          <w:i/>
          <w:iCs/>
          <w:sz w:val="18"/>
          <w:szCs w:val="18"/>
        </w:rPr>
        <w:t>78.6</w:t>
      </w:r>
      <w:r w:rsidR="007B6908" w:rsidRPr="004C0343">
        <w:rPr>
          <w:b/>
          <w:bCs/>
          <w:i/>
          <w:iCs/>
          <w:sz w:val="18"/>
          <w:szCs w:val="18"/>
        </w:rPr>
        <w:t xml:space="preserve">%, and a recall value of </w:t>
      </w:r>
      <w:r w:rsidR="00D77BA3">
        <w:rPr>
          <w:b/>
          <w:bCs/>
          <w:i/>
          <w:iCs/>
          <w:sz w:val="18"/>
          <w:szCs w:val="18"/>
        </w:rPr>
        <w:t>79.3</w:t>
      </w:r>
      <w:r w:rsidR="007B6908" w:rsidRPr="004C0343">
        <w:rPr>
          <w:b/>
          <w:bCs/>
          <w:i/>
          <w:iCs/>
          <w:sz w:val="18"/>
          <w:szCs w:val="18"/>
        </w:rPr>
        <w:t>%.</w:t>
      </w:r>
      <w:bookmarkEnd w:id="0"/>
    </w:p>
    <w:p w14:paraId="4DBF3414" w14:textId="495C7579" w:rsidR="00E97402" w:rsidRDefault="001C079D" w:rsidP="001E3B77">
      <w:pPr>
        <w:pStyle w:val="IndexTerms"/>
        <w:ind w:firstLine="142"/>
      </w:pPr>
      <w:bookmarkStart w:id="1" w:name="PointTmp"/>
      <w:r>
        <w:rPr>
          <w:i/>
          <w:iCs/>
        </w:rPr>
        <w:t>Key words</w:t>
      </w:r>
      <w:r w:rsidR="009940F9">
        <w:t>—</w:t>
      </w:r>
      <w:r w:rsidR="003A1125" w:rsidRPr="003A1125">
        <w:rPr>
          <w:rFonts w:eastAsiaTheme="minorHAnsi"/>
          <w:i/>
          <w:iCs/>
          <w:sz w:val="24"/>
          <w:szCs w:val="28"/>
        </w:rPr>
        <w:t xml:space="preserve"> </w:t>
      </w:r>
      <w:r w:rsidR="004C0343">
        <w:rPr>
          <w:i/>
          <w:iCs/>
        </w:rPr>
        <w:t>C</w:t>
      </w:r>
      <w:r w:rsidR="004C0343" w:rsidRPr="003721A4">
        <w:rPr>
          <w:i/>
          <w:iCs/>
        </w:rPr>
        <w:t>lassification, Convolution neural network</w:t>
      </w:r>
      <w:r w:rsidR="004C0343">
        <w:rPr>
          <w:i/>
          <w:iCs/>
        </w:rPr>
        <w:t>,</w:t>
      </w:r>
      <w:r w:rsidR="004C0343" w:rsidRPr="00B53E00">
        <w:rPr>
          <w:i/>
          <w:iCs/>
        </w:rPr>
        <w:t xml:space="preserve"> </w:t>
      </w:r>
      <w:r w:rsidR="004C0343">
        <w:rPr>
          <w:i/>
          <w:iCs/>
        </w:rPr>
        <w:t>N</w:t>
      </w:r>
      <w:r w:rsidR="004C0343" w:rsidRPr="003721A4">
        <w:rPr>
          <w:i/>
          <w:iCs/>
        </w:rPr>
        <w:t>utmeg seed</w:t>
      </w:r>
      <w:r w:rsidR="004C0343">
        <w:rPr>
          <w:i/>
          <w:iCs/>
        </w:rPr>
        <w:t>,</w:t>
      </w:r>
      <w:r w:rsidR="004C0343" w:rsidRPr="003721A4">
        <w:rPr>
          <w:i/>
          <w:iCs/>
        </w:rPr>
        <w:t xml:space="preserve"> </w:t>
      </w:r>
      <w:r w:rsidR="004C0343">
        <w:rPr>
          <w:i/>
          <w:iCs/>
        </w:rPr>
        <w:t>O</w:t>
      </w:r>
      <w:r w:rsidR="004C0343" w:rsidRPr="003721A4">
        <w:rPr>
          <w:i/>
          <w:iCs/>
        </w:rPr>
        <w:t>bject detection</w:t>
      </w:r>
      <w:r w:rsidR="003A1125">
        <w:rPr>
          <w:i/>
          <w:iCs/>
        </w:rPr>
        <w:t>.</w:t>
      </w:r>
    </w:p>
    <w:p w14:paraId="3B3DD0E3" w14:textId="77777777" w:rsidR="00E75B29" w:rsidRDefault="00E75B29" w:rsidP="00E75B29"/>
    <w:p w14:paraId="2119E77F" w14:textId="242599C0" w:rsidR="001E3B77" w:rsidRPr="00100E19" w:rsidRDefault="003F4488" w:rsidP="00100E19">
      <w:pPr>
        <w:ind w:firstLine="142"/>
        <w:jc w:val="both"/>
      </w:pPr>
      <w:r w:rsidRPr="004C0343">
        <w:rPr>
          <w:b/>
          <w:bCs/>
          <w:i/>
          <w:iCs/>
          <w:sz w:val="18"/>
          <w:szCs w:val="18"/>
        </w:rPr>
        <w:t>Abstrak</w:t>
      </w:r>
      <w:r w:rsidR="00E75B29" w:rsidRPr="004C0343">
        <w:rPr>
          <w:b/>
          <w:bCs/>
          <w:i/>
          <w:iCs/>
          <w:sz w:val="18"/>
          <w:szCs w:val="18"/>
        </w:rPr>
        <w:t xml:space="preserve"> </w:t>
      </w:r>
      <w:r w:rsidR="00E75B29" w:rsidRPr="004C0343">
        <w:rPr>
          <w:b/>
          <w:bCs/>
          <w:sz w:val="18"/>
          <w:szCs w:val="18"/>
        </w:rPr>
        <w:t>—</w:t>
      </w:r>
      <w:r w:rsidR="00E75B29" w:rsidRPr="004C0343">
        <w:rPr>
          <w:b/>
          <w:bCs/>
          <w:sz w:val="18"/>
          <w:szCs w:val="18"/>
          <w:lang w:val="id-ID"/>
        </w:rPr>
        <w:t xml:space="preserve"> </w:t>
      </w:r>
      <w:r w:rsidR="004C0343" w:rsidRPr="004C0343">
        <w:rPr>
          <w:b/>
          <w:bCs/>
          <w:sz w:val="18"/>
          <w:szCs w:val="18"/>
        </w:rPr>
        <w:t xml:space="preserve">Pala merupakan tanaman rempah yang di perdagangkan dan di budidayakan secara turun temurun. Pala indonesia memiliki nilai jual tinggi di pasar dunia dan multi guna karena setiap bagian tanaman dapat di manfaatkan di berbagai jenis industri. Dalam perdagangan biji pala kering, kualitas biji pala di kategorikan menjadi 3 kelas yaitu pala A, pala B, Pala C. Perbedaan dari ketiga kategori biji pala bisa di lihat dari warna cangkang biji pala. </w:t>
      </w:r>
      <w:r w:rsidR="004C0343" w:rsidRPr="004C0343">
        <w:rPr>
          <w:b/>
          <w:bCs/>
          <w:i/>
          <w:iCs/>
          <w:sz w:val="18"/>
          <w:szCs w:val="18"/>
        </w:rPr>
        <w:t xml:space="preserve">Convolution Neural Network </w:t>
      </w:r>
      <w:r w:rsidR="004C0343" w:rsidRPr="004C0343">
        <w:rPr>
          <w:b/>
          <w:bCs/>
          <w:sz w:val="18"/>
          <w:szCs w:val="18"/>
        </w:rPr>
        <w:t xml:space="preserve">adalah jaringan saraf tiruan yang meniru pengenalan citra pada visual </w:t>
      </w:r>
      <w:r w:rsidR="004C0343" w:rsidRPr="004C0343">
        <w:rPr>
          <w:b/>
          <w:bCs/>
          <w:i/>
          <w:iCs/>
          <w:sz w:val="18"/>
          <w:szCs w:val="18"/>
        </w:rPr>
        <w:t xml:space="preserve">cortex </w:t>
      </w:r>
      <w:r w:rsidR="004C0343" w:rsidRPr="004C0343">
        <w:rPr>
          <w:b/>
          <w:bCs/>
          <w:sz w:val="18"/>
          <w:szCs w:val="18"/>
        </w:rPr>
        <w:t xml:space="preserve">manusia sehingga memiliki kemampuan mengololah informasi citra. Tahap pertama mengambil citra masukan yang terlabel sebagai data </w:t>
      </w:r>
      <w:r w:rsidR="004C0343" w:rsidRPr="004C0343">
        <w:rPr>
          <w:b/>
          <w:bCs/>
          <w:sz w:val="18"/>
          <w:szCs w:val="18"/>
        </w:rPr>
        <w:softHyphen/>
      </w:r>
      <w:r w:rsidR="004C0343" w:rsidRPr="004C0343">
        <w:rPr>
          <w:b/>
          <w:bCs/>
          <w:i/>
          <w:iCs/>
          <w:sz w:val="18"/>
          <w:szCs w:val="18"/>
        </w:rPr>
        <w:t xml:space="preserve">training </w:t>
      </w:r>
      <w:r w:rsidR="004C0343" w:rsidRPr="004C0343">
        <w:rPr>
          <w:b/>
          <w:bCs/>
          <w:sz w:val="18"/>
          <w:szCs w:val="18"/>
        </w:rPr>
        <w:t xml:space="preserve">yang telah di lakukan proses deteksi objek untuk membuat model sebagai acuan pada proses klasifikasi. Pada proses pengujian menggunakan 90 data baru menghasilkan nilai </w:t>
      </w:r>
      <w:r w:rsidR="004C0343" w:rsidRPr="004C0343">
        <w:rPr>
          <w:b/>
          <w:bCs/>
          <w:sz w:val="18"/>
          <w:szCs w:val="18"/>
        </w:rPr>
        <w:softHyphen/>
      </w:r>
      <w:r w:rsidR="004C0343" w:rsidRPr="004C0343">
        <w:rPr>
          <w:b/>
          <w:bCs/>
          <w:i/>
          <w:iCs/>
          <w:sz w:val="18"/>
          <w:szCs w:val="18"/>
        </w:rPr>
        <w:t xml:space="preserve">accuracy </w:t>
      </w:r>
      <w:r w:rsidR="004C0343" w:rsidRPr="004C0343">
        <w:rPr>
          <w:b/>
          <w:bCs/>
          <w:i/>
          <w:iCs/>
          <w:sz w:val="18"/>
          <w:szCs w:val="18"/>
        </w:rPr>
        <w:softHyphen/>
      </w:r>
      <w:r w:rsidR="004C0343" w:rsidRPr="004C0343">
        <w:rPr>
          <w:b/>
          <w:bCs/>
          <w:sz w:val="18"/>
          <w:szCs w:val="18"/>
        </w:rPr>
        <w:t xml:space="preserve">sebesar </w:t>
      </w:r>
      <w:r w:rsidR="00D77BA3">
        <w:rPr>
          <w:b/>
          <w:bCs/>
          <w:sz w:val="18"/>
          <w:szCs w:val="18"/>
        </w:rPr>
        <w:t>80</w:t>
      </w:r>
      <w:r w:rsidR="004C0343" w:rsidRPr="004C0343">
        <w:rPr>
          <w:b/>
          <w:bCs/>
          <w:sz w:val="18"/>
          <w:szCs w:val="18"/>
        </w:rPr>
        <w:t xml:space="preserve">%, nilai </w:t>
      </w:r>
      <w:r w:rsidR="004C0343" w:rsidRPr="004C0343">
        <w:rPr>
          <w:b/>
          <w:bCs/>
          <w:i/>
          <w:iCs/>
          <w:sz w:val="18"/>
          <w:szCs w:val="18"/>
        </w:rPr>
        <w:t xml:space="preserve">precision </w:t>
      </w:r>
      <w:r w:rsidR="004C0343" w:rsidRPr="004C0343">
        <w:rPr>
          <w:b/>
          <w:bCs/>
          <w:sz w:val="18"/>
          <w:szCs w:val="18"/>
        </w:rPr>
        <w:t xml:space="preserve">sebesar </w:t>
      </w:r>
      <w:r w:rsidR="00D77BA3">
        <w:rPr>
          <w:b/>
          <w:bCs/>
          <w:sz w:val="18"/>
          <w:szCs w:val="18"/>
        </w:rPr>
        <w:t>78.6</w:t>
      </w:r>
      <w:r w:rsidR="004C0343" w:rsidRPr="004C0343">
        <w:rPr>
          <w:b/>
          <w:bCs/>
          <w:sz w:val="18"/>
          <w:szCs w:val="18"/>
        </w:rPr>
        <w:t xml:space="preserve">%, dan nilai </w:t>
      </w:r>
      <w:r w:rsidR="004C0343" w:rsidRPr="004C0343">
        <w:rPr>
          <w:b/>
          <w:bCs/>
          <w:i/>
          <w:iCs/>
          <w:sz w:val="18"/>
          <w:szCs w:val="18"/>
        </w:rPr>
        <w:t>recall sebesar 7</w:t>
      </w:r>
      <w:r w:rsidR="00D77BA3">
        <w:rPr>
          <w:b/>
          <w:bCs/>
          <w:i/>
          <w:iCs/>
          <w:sz w:val="18"/>
          <w:szCs w:val="18"/>
        </w:rPr>
        <w:t>9.3</w:t>
      </w:r>
      <w:r w:rsidR="004C0343" w:rsidRPr="004C0343">
        <w:rPr>
          <w:b/>
          <w:bCs/>
          <w:i/>
          <w:iCs/>
          <w:sz w:val="18"/>
          <w:szCs w:val="18"/>
        </w:rPr>
        <w:t>%.</w:t>
      </w:r>
      <w:r w:rsidR="00E75B29">
        <w:t xml:space="preserve"> </w:t>
      </w:r>
    </w:p>
    <w:p w14:paraId="44AD2935" w14:textId="296DB111" w:rsidR="00E75B29" w:rsidRPr="00E75B29" w:rsidRDefault="00E75B29" w:rsidP="001E3B77">
      <w:pPr>
        <w:pStyle w:val="IndexTerms"/>
        <w:ind w:firstLine="142"/>
      </w:pPr>
      <w:r>
        <w:rPr>
          <w:i/>
          <w:iCs/>
        </w:rPr>
        <w:t xml:space="preserve">Kata kunci </w:t>
      </w:r>
      <w:r>
        <w:t xml:space="preserve">— </w:t>
      </w:r>
      <w:r w:rsidR="001E3B77">
        <w:t>Biji pala, Convolutional Neural Network, Deteksi objek, klasifikasi</w:t>
      </w:r>
      <w:r>
        <w:t>.</w:t>
      </w:r>
    </w:p>
    <w:bookmarkEnd w:id="1"/>
    <w:p w14:paraId="4212BAA8" w14:textId="3AC56F64" w:rsidR="00E97402" w:rsidRPr="008021CC" w:rsidRDefault="00FB7BA8" w:rsidP="00B80621">
      <w:pPr>
        <w:pStyle w:val="Heading1"/>
        <w:spacing w:before="120"/>
        <w:rPr>
          <w:b/>
          <w:u w:val="single"/>
        </w:rPr>
      </w:pPr>
      <w:r>
        <w:rPr>
          <w:lang w:val="id-ID"/>
        </w:rPr>
        <w:t>P</w:t>
      </w:r>
      <w:r w:rsidR="00FE2939">
        <w:rPr>
          <w:lang w:val="id-ID"/>
        </w:rPr>
        <w:t>endahuluan</w:t>
      </w:r>
    </w:p>
    <w:p w14:paraId="239942CE" w14:textId="717D0429" w:rsidR="00361FFA" w:rsidRDefault="00361FFA" w:rsidP="00B80621">
      <w:pPr>
        <w:pStyle w:val="Text"/>
        <w:ind w:firstLine="284"/>
      </w:pPr>
      <w:r>
        <w:t>Pala merupakan tanaman rempah yang di perdagangkan dan di budidayakan secara turun temurun. Buah pala indonesia memiliki nilai jual</w:t>
      </w:r>
      <w:r w:rsidR="001E2648">
        <w:t xml:space="preserve"> yang</w:t>
      </w:r>
      <w:r>
        <w:t xml:space="preserve"> tinggi di pasar dunia dan multiguna karena setiap bagian tanaman dapat di dimanfaatkan dalam berbagai jenis industri</w:t>
      </w:r>
      <w:r w:rsidR="001E2648">
        <w:t xml:space="preserve">. Di dalam perdagangan biji pala kering, pala di kategorikan menjadi 3 kategori yaitu Pala A, Pala B, dan Pala C. Perbedaan ketiga kategori pala tersebut bisa di lihat dari warna cangkang. Semakin gelap warna cangkang, semakin bagus kualitas biji pala. </w:t>
      </w:r>
      <w:r w:rsidR="00301883">
        <w:t>Bagi orang awam, sulit untuk membedakan ketiga kategori biji pala tersebut. Dan juga untuk melakukan proses sortir secara manual, membutuhkan pengalaman serta pengetahuan sebagai acuan untuk proses sortir.</w:t>
      </w:r>
    </w:p>
    <w:p w14:paraId="64158769" w14:textId="0919EAC6" w:rsidR="00301883" w:rsidRDefault="00301883" w:rsidP="00B80621">
      <w:pPr>
        <w:pStyle w:val="Text"/>
        <w:ind w:firstLine="284"/>
      </w:pPr>
      <w:r>
        <w:t>Proses sortir memakan waktu yang lama serta tenaga yang besar jika jumlah pala yang banyak sehingga mengeluarkan biaya yang mahal untuk melakukan proses sortir. Untuk meminimalisir waktu, tenaga, dan biaya untuk melakukan proses sortir maka di terapkan metode klasifikasi.</w:t>
      </w:r>
    </w:p>
    <w:p w14:paraId="425050C6" w14:textId="31D95D13" w:rsidR="00883AF5" w:rsidRDefault="00883AF5" w:rsidP="00B80621">
      <w:pPr>
        <w:pStyle w:val="Text"/>
        <w:ind w:firstLine="284"/>
      </w:pPr>
      <w:r>
        <w:t>M</w:t>
      </w:r>
      <w:r w:rsidR="00E34924">
        <w:t xml:space="preserve">etode klasifikasi merupakan bagian dari pembelajaran terarah yang termasuk pada </w:t>
      </w:r>
      <w:r w:rsidR="00E34924">
        <w:rPr>
          <w:i/>
          <w:iCs/>
        </w:rPr>
        <w:t>Deep Learning</w:t>
      </w:r>
      <w:r w:rsidR="00E34924">
        <w:t xml:space="preserve">. Algoritma di dalam </w:t>
      </w:r>
      <w:r w:rsidR="00E34924">
        <w:rPr>
          <w:i/>
          <w:iCs/>
        </w:rPr>
        <w:t xml:space="preserve">Deep learning </w:t>
      </w:r>
      <w:r w:rsidR="00E34924">
        <w:t xml:space="preserve">bisa di terapkan pada klasifikasi citra, klasifikasi suara dan sebagainya. </w:t>
      </w:r>
      <w:r w:rsidR="00EE0929">
        <w:t>Melalui m</w:t>
      </w:r>
      <w:r w:rsidR="00E34924">
        <w:t>etode klasifikasi citra biji pala</w:t>
      </w:r>
      <w:r w:rsidR="00EE0929">
        <w:t>, proses sortir bisa berlangsung secara cepat dan tepat sehingga waktu dan biaya penyortiran bisa di minimalisir.</w:t>
      </w:r>
      <w:r w:rsidR="00E34924">
        <w:t xml:space="preserve"> </w:t>
      </w:r>
    </w:p>
    <w:p w14:paraId="00F62649" w14:textId="77B635EA" w:rsidR="00E34924" w:rsidRPr="00E34924" w:rsidRDefault="00E34924" w:rsidP="00B80621">
      <w:pPr>
        <w:pStyle w:val="Text"/>
        <w:ind w:firstLine="284"/>
        <w:rPr>
          <w:i/>
          <w:iCs/>
        </w:rPr>
      </w:pPr>
      <w:r>
        <w:t xml:space="preserve">Tujuan penelitian ini adalah untuk mengklasifikasi biji pala kering berdasarkan warna cangkang menggunakan model </w:t>
      </w:r>
      <w:r>
        <w:rPr>
          <w:i/>
          <w:iCs/>
        </w:rPr>
        <w:t>Convolution Neural Network.</w:t>
      </w:r>
    </w:p>
    <w:p w14:paraId="41D319C5" w14:textId="77777777" w:rsidR="00EE0929" w:rsidRPr="00301883" w:rsidRDefault="00EE0929" w:rsidP="00B80621">
      <w:pPr>
        <w:pStyle w:val="Text"/>
        <w:ind w:firstLine="284"/>
      </w:pPr>
    </w:p>
    <w:p w14:paraId="26694576" w14:textId="4E085170" w:rsidR="008267A3" w:rsidRPr="001407FB" w:rsidRDefault="008267A3" w:rsidP="00EE0929">
      <w:pPr>
        <w:pStyle w:val="BodyText"/>
        <w:numPr>
          <w:ilvl w:val="0"/>
          <w:numId w:val="21"/>
        </w:numPr>
        <w:tabs>
          <w:tab w:val="left" w:pos="284"/>
        </w:tabs>
        <w:spacing w:before="1" w:after="80"/>
        <w:ind w:left="360"/>
        <w:jc w:val="both"/>
        <w:rPr>
          <w:i/>
          <w:iCs/>
        </w:rPr>
      </w:pPr>
      <w:r w:rsidRPr="001407FB">
        <w:rPr>
          <w:i/>
          <w:iCs/>
        </w:rPr>
        <w:t>Penelitian Terkait</w:t>
      </w:r>
    </w:p>
    <w:p w14:paraId="2F9A8C85" w14:textId="50DF5C04" w:rsidR="008267A3" w:rsidRDefault="00EE0929" w:rsidP="004112AA">
      <w:pPr>
        <w:pStyle w:val="BodyText"/>
        <w:spacing w:before="1"/>
        <w:ind w:right="41" w:firstLine="270"/>
        <w:jc w:val="both"/>
      </w:pPr>
      <w:r>
        <w:t xml:space="preserve">Terdapat beberapa penelitian yang berkaitan dengan topik </w:t>
      </w:r>
      <w:r>
        <w:rPr>
          <w:i/>
          <w:iCs/>
        </w:rPr>
        <w:t xml:space="preserve">Image Processing </w:t>
      </w:r>
      <w:r>
        <w:t xml:space="preserve">dan </w:t>
      </w:r>
      <w:r w:rsidRPr="00EE0929">
        <w:rPr>
          <w:i/>
          <w:iCs/>
        </w:rPr>
        <w:t>Convolut</w:t>
      </w:r>
      <w:r>
        <w:rPr>
          <w:i/>
          <w:iCs/>
        </w:rPr>
        <w:t xml:space="preserve">ion Neural Network. </w:t>
      </w:r>
    </w:p>
    <w:p w14:paraId="7A80F1D1" w14:textId="53281A28" w:rsidR="00EE0929" w:rsidRDefault="0089075C" w:rsidP="00EE0929">
      <w:pPr>
        <w:pStyle w:val="Heading3"/>
        <w:jc w:val="both"/>
        <w:rPr>
          <w:i w:val="0"/>
          <w:iCs w:val="0"/>
        </w:rPr>
      </w:pPr>
      <w:r w:rsidRPr="0089075C">
        <w:rPr>
          <w:i w:val="0"/>
          <w:iCs w:val="0"/>
        </w:rPr>
        <w:t xml:space="preserve">Dalam publikasi (Furi, 2018) Implementasi </w:t>
      </w:r>
      <w:r w:rsidRPr="0089075C">
        <w:t>Convolution Neural Network</w:t>
      </w:r>
      <w:r w:rsidRPr="0089075C">
        <w:rPr>
          <w:i w:val="0"/>
          <w:iCs w:val="0"/>
        </w:rPr>
        <w:t xml:space="preserve"> (CNN) Untuk Klasifikasi Jamur Konsumsi di Indonesia Menggunakan Keras. Penelitian ini menggunakan metode </w:t>
      </w:r>
      <w:r w:rsidRPr="0089075C">
        <w:t>Convolution Neural Network</w:t>
      </w:r>
      <w:r w:rsidRPr="0089075C">
        <w:rPr>
          <w:i w:val="0"/>
          <w:iCs w:val="0"/>
        </w:rPr>
        <w:t xml:space="preserve"> (CNN). Data yang di gunakan di penelitian ini berupa kumpulan citra jamur yang dikumpul melalui situs </w:t>
      </w:r>
      <w:r w:rsidRPr="0089075C">
        <w:t>google image.</w:t>
      </w:r>
      <w:r w:rsidRPr="0089075C">
        <w:rPr>
          <w:i w:val="0"/>
          <w:iCs w:val="0"/>
        </w:rPr>
        <w:t xml:space="preserve"> Kemudian data tersebut di bagi menjadi menjadi data train dan data test. Setelah itu di beri label sesuai dengan jenis jamur. Kemudian dilakukan pengklasifikasian terhadap data test menghasilkan nilai akurasi sebesar 81,667% dan terhadap data baru yang berjumlah 3 citra berhasil diklasifikasikan dengan bena</w:t>
      </w:r>
      <w:r>
        <w:t>r</w:t>
      </w:r>
      <w:r w:rsidR="00EE0929">
        <w:rPr>
          <w:i w:val="0"/>
          <w:iCs w:val="0"/>
        </w:rPr>
        <w:t>.</w:t>
      </w:r>
    </w:p>
    <w:p w14:paraId="3D955B9B" w14:textId="43C2ED48" w:rsidR="00EE0929" w:rsidRDefault="0089075C" w:rsidP="00EE0929">
      <w:pPr>
        <w:pStyle w:val="Heading3"/>
        <w:jc w:val="both"/>
        <w:rPr>
          <w:i w:val="0"/>
          <w:iCs w:val="0"/>
        </w:rPr>
      </w:pPr>
      <w:r w:rsidRPr="0089075C">
        <w:rPr>
          <w:i w:val="0"/>
          <w:iCs w:val="0"/>
        </w:rPr>
        <w:t xml:space="preserve">Dalam publikasi (Tiara, 2018) Implementsi </w:t>
      </w:r>
      <w:r w:rsidRPr="0089075C">
        <w:t>Convolutional Neural Network</w:t>
      </w:r>
      <w:r w:rsidRPr="0089075C">
        <w:rPr>
          <w:i w:val="0"/>
          <w:iCs w:val="0"/>
        </w:rPr>
        <w:t xml:space="preserve"> untuk Klasifikasi Citra Tomat menggunakan Keras. Penelitian ini menggunakan metode </w:t>
      </w:r>
      <w:r w:rsidRPr="0089075C">
        <w:t>Convolutional Neural Network</w:t>
      </w:r>
      <w:r w:rsidRPr="0089075C">
        <w:rPr>
          <w:i w:val="0"/>
          <w:iCs w:val="0"/>
        </w:rPr>
        <w:t xml:space="preserve">. Data yang digunakan pada penelitian ini adalah kumpulan citra tomat yang di ambil dari berbagai sisi melalui </w:t>
      </w:r>
      <w:r w:rsidRPr="0089075C">
        <w:t>smartphone</w:t>
      </w:r>
      <w:r w:rsidRPr="0089075C">
        <w:rPr>
          <w:i w:val="0"/>
          <w:iCs w:val="0"/>
        </w:rPr>
        <w:t xml:space="preserve"> dengan latar menggunakan warna putih. Selanjutnya citra dilakukan </w:t>
      </w:r>
      <w:r w:rsidRPr="0089075C">
        <w:t>preprocessing</w:t>
      </w:r>
      <w:r w:rsidRPr="0089075C">
        <w:rPr>
          <w:i w:val="0"/>
          <w:iCs w:val="0"/>
        </w:rPr>
        <w:t xml:space="preserve"> citra berupa mengubah ukuran citra dan </w:t>
      </w:r>
      <w:r w:rsidRPr="0089075C">
        <w:t>cropping</w:t>
      </w:r>
      <w:r w:rsidRPr="0089075C">
        <w:rPr>
          <w:i w:val="0"/>
          <w:iCs w:val="0"/>
        </w:rPr>
        <w:t xml:space="preserve"> citra. Kemudian dilakukan proses klasifikasi terhadap data tes menghasilkan nilai akurasi sebesar 90% dan terhadap data baru yang berjumlah 10 berhasil diklasifikasikan dengan benar</w:t>
      </w:r>
      <w:r w:rsidR="000F4D35">
        <w:rPr>
          <w:i w:val="0"/>
          <w:iCs w:val="0"/>
        </w:rPr>
        <w:t>.</w:t>
      </w:r>
    </w:p>
    <w:p w14:paraId="570D9D30" w14:textId="07D7CFDC" w:rsidR="008267A3" w:rsidRPr="0089075C" w:rsidRDefault="0089075C" w:rsidP="000F4D35">
      <w:pPr>
        <w:pStyle w:val="Heading3"/>
        <w:jc w:val="both"/>
        <w:rPr>
          <w:i w:val="0"/>
          <w:iCs w:val="0"/>
        </w:rPr>
      </w:pPr>
      <w:r w:rsidRPr="0089075C">
        <w:rPr>
          <w:i w:val="0"/>
          <w:iCs w:val="0"/>
        </w:rPr>
        <w:t xml:space="preserve">Dalam publikasi (Ari, 2020) Klasifikasi Citra menggunakan </w:t>
      </w:r>
      <w:r w:rsidRPr="0089075C">
        <w:t>Convolutional Neural Network</w:t>
      </w:r>
      <w:r w:rsidRPr="0089075C">
        <w:rPr>
          <w:i w:val="0"/>
          <w:iCs w:val="0"/>
        </w:rPr>
        <w:t xml:space="preserve"> dan </w:t>
      </w:r>
      <w:r w:rsidRPr="0089075C">
        <w:t>K Fold Cross Validation</w:t>
      </w:r>
      <w:r w:rsidRPr="0089075C">
        <w:rPr>
          <w:i w:val="0"/>
          <w:iCs w:val="0"/>
        </w:rPr>
        <w:t xml:space="preserve">. Penelitian ini menggunakan metode </w:t>
      </w:r>
      <w:r w:rsidRPr="0089075C">
        <w:t>Convolutional Neural Network</w:t>
      </w:r>
      <w:r w:rsidRPr="0089075C">
        <w:rPr>
          <w:i w:val="0"/>
          <w:iCs w:val="0"/>
        </w:rPr>
        <w:t xml:space="preserve"> dan untuk mengevaluasi model menggunakan metode </w:t>
      </w:r>
      <w:r w:rsidRPr="0089075C">
        <w:t>K Fold Cross Validation</w:t>
      </w:r>
      <w:r w:rsidRPr="0089075C">
        <w:rPr>
          <w:i w:val="0"/>
          <w:iCs w:val="0"/>
        </w:rPr>
        <w:t xml:space="preserve">. Data yang digunakan pada penelitian </w:t>
      </w:r>
      <w:r w:rsidRPr="0089075C">
        <w:rPr>
          <w:i w:val="0"/>
          <w:iCs w:val="0"/>
        </w:rPr>
        <w:lastRenderedPageBreak/>
        <w:t xml:space="preserve">ini berupa citra tanaman yaitu bunga mawar, bunga tulip dan matahari. Data didapatkan dari pencarian acak di internet, </w:t>
      </w:r>
      <w:r w:rsidRPr="0089075C">
        <w:t>google image</w:t>
      </w:r>
      <w:r w:rsidRPr="0089075C">
        <w:rPr>
          <w:i w:val="0"/>
          <w:iCs w:val="0"/>
        </w:rPr>
        <w:t xml:space="preserve"> dan </w:t>
      </w:r>
      <w:r w:rsidRPr="0089075C">
        <w:t>kaggle.com.</w:t>
      </w:r>
      <w:r w:rsidRPr="0089075C">
        <w:rPr>
          <w:i w:val="0"/>
          <w:iCs w:val="0"/>
        </w:rPr>
        <w:t xml:space="preserve"> Selanjutanya citra di lakukan </w:t>
      </w:r>
      <w:r w:rsidRPr="0089075C">
        <w:t>preprocessing</w:t>
      </w:r>
      <w:r w:rsidRPr="0089075C">
        <w:rPr>
          <w:i w:val="0"/>
          <w:iCs w:val="0"/>
        </w:rPr>
        <w:t xml:space="preserve"> yang meliputi proses </w:t>
      </w:r>
      <w:r w:rsidRPr="0089075C">
        <w:t>cropping</w:t>
      </w:r>
      <w:r w:rsidRPr="0089075C">
        <w:rPr>
          <w:i w:val="0"/>
          <w:iCs w:val="0"/>
        </w:rPr>
        <w:t xml:space="preserve"> untuk menghilangkan area terluar yang tidak diinginkan dari gambar menggunakan </w:t>
      </w:r>
      <w:r w:rsidRPr="0089075C">
        <w:t>software</w:t>
      </w:r>
      <w:r w:rsidRPr="0089075C">
        <w:rPr>
          <w:i w:val="0"/>
          <w:iCs w:val="0"/>
        </w:rPr>
        <w:t xml:space="preserve"> pengolah gambar dan proses pembersihan </w:t>
      </w:r>
      <w:r w:rsidRPr="0089075C">
        <w:t>noise</w:t>
      </w:r>
      <w:r w:rsidRPr="0089075C">
        <w:rPr>
          <w:i w:val="0"/>
          <w:iCs w:val="0"/>
        </w:rPr>
        <w:t xml:space="preserve"> untuk meningkatkan kualitas gambar menggunakan </w:t>
      </w:r>
      <w:r w:rsidRPr="0089075C">
        <w:t>software</w:t>
      </w:r>
      <w:r w:rsidRPr="0089075C">
        <w:rPr>
          <w:i w:val="0"/>
          <w:iCs w:val="0"/>
        </w:rPr>
        <w:t xml:space="preserve"> pengolah gambar. Kemudian dilakukan pengklasifikasian terhadap data tes menghasilkan nilai akurasi tertinggi sebesar 80,36% dan rata-rata akurasi tertinggi yaitu 76,49% serta akurasi sistem sebesar 72,02%</w:t>
      </w:r>
      <w:r w:rsidR="000F4D35" w:rsidRPr="0089075C">
        <w:rPr>
          <w:i w:val="0"/>
          <w:iCs w:val="0"/>
        </w:rPr>
        <w:t>.</w:t>
      </w:r>
    </w:p>
    <w:p w14:paraId="0BDE0130" w14:textId="5FEF9A97" w:rsidR="00100E19" w:rsidRDefault="0089075C" w:rsidP="00100E19">
      <w:pPr>
        <w:pStyle w:val="Heading3"/>
        <w:jc w:val="both"/>
        <w:rPr>
          <w:i w:val="0"/>
          <w:iCs w:val="0"/>
        </w:rPr>
      </w:pPr>
      <w:r w:rsidRPr="0089075C">
        <w:rPr>
          <w:i w:val="0"/>
          <w:iCs w:val="0"/>
        </w:rPr>
        <w:t xml:space="preserve">Dalam publikasi (Febian, 2019) Klasifikasi Citra Buah menggunakan </w:t>
      </w:r>
      <w:r w:rsidRPr="0089075C">
        <w:t>Convolutional Neural Network</w:t>
      </w:r>
      <w:r w:rsidRPr="0089075C">
        <w:rPr>
          <w:i w:val="0"/>
          <w:iCs w:val="0"/>
        </w:rPr>
        <w:t xml:space="preserve">. Penelitian menggunakan metode </w:t>
      </w:r>
      <w:r w:rsidRPr="0089075C">
        <w:t>Convolutional Neural Network</w:t>
      </w:r>
      <w:r w:rsidRPr="0089075C">
        <w:rPr>
          <w:i w:val="0"/>
          <w:iCs w:val="0"/>
        </w:rPr>
        <w:t xml:space="preserve">. Data yang digunakan pada penelitian ini berupa kumpulan citra buah-buahan dan sayur-mayur yang diperoleh dari situs </w:t>
      </w:r>
      <w:r w:rsidRPr="0089075C">
        <w:t xml:space="preserve">kaggle </w:t>
      </w:r>
      <w:r w:rsidRPr="0089075C">
        <w:rPr>
          <w:i w:val="0"/>
          <w:iCs w:val="0"/>
        </w:rPr>
        <w:t xml:space="preserve">berjumlah dengan dimensi citra 100x100 dengan total jumlah citra 75.937 yang terdiri dari 111 kelas. Selanjutnya citra di lakukan preprocessing untuk menyipakan data mentah agar siap diolah oleh sistem. Proses </w:t>
      </w:r>
      <w:r w:rsidRPr="0089075C">
        <w:t>preprocessing</w:t>
      </w:r>
      <w:r w:rsidRPr="0089075C">
        <w:rPr>
          <w:i w:val="0"/>
          <w:iCs w:val="0"/>
        </w:rPr>
        <w:t xml:space="preserve"> yang dilakukan pada penelitian ini yaitu memilih 15 kelas dari 111 kelas citra buah. Kemudian dilakukan pengklasifikasian terhadap data tes yang berjumlah 345 citra menghasilkan nilai akurasi sebesar 97.97%</w:t>
      </w:r>
      <w:r>
        <w:rPr>
          <w:i w:val="0"/>
          <w:iCs w:val="0"/>
        </w:rPr>
        <w:t>.</w:t>
      </w:r>
    </w:p>
    <w:p w14:paraId="060A705F" w14:textId="1651AB29" w:rsidR="0089075C" w:rsidRPr="0089075C" w:rsidRDefault="0089075C" w:rsidP="0089075C">
      <w:pPr>
        <w:pStyle w:val="Heading3"/>
        <w:jc w:val="both"/>
        <w:rPr>
          <w:i w:val="0"/>
          <w:iCs w:val="0"/>
        </w:rPr>
      </w:pPr>
      <w:r w:rsidRPr="0089075C">
        <w:rPr>
          <w:i w:val="0"/>
          <w:iCs w:val="0"/>
        </w:rPr>
        <w:t xml:space="preserve">Dalam publikasi (Erlyna, 2018) Implementasi Metode </w:t>
      </w:r>
      <w:r w:rsidRPr="0089075C">
        <w:t>Convolutional Neural Network</w:t>
      </w:r>
      <w:r w:rsidRPr="0089075C">
        <w:rPr>
          <w:i w:val="0"/>
          <w:iCs w:val="0"/>
        </w:rPr>
        <w:t xml:space="preserve"> untuk Klasifikasi Tanaman pada Citra Resolusi Tinggi. Penelitian ini bertujuan untuk membedakan jenis tanaman dengan memberikan label </w:t>
      </w:r>
      <w:r w:rsidRPr="0089075C">
        <w:t>semantic</w:t>
      </w:r>
      <w:r w:rsidRPr="0089075C">
        <w:rPr>
          <w:i w:val="0"/>
          <w:iCs w:val="0"/>
        </w:rPr>
        <w:t xml:space="preserve"> dari objek jenis tananam. Penelitian ini menggunakan metode </w:t>
      </w:r>
      <w:r w:rsidRPr="0089075C">
        <w:t>Convolutional Neural Network</w:t>
      </w:r>
      <w:r w:rsidRPr="0089075C">
        <w:rPr>
          <w:i w:val="0"/>
          <w:iCs w:val="0"/>
        </w:rPr>
        <w:t xml:space="preserve">. Data yang digunakan pada penelitian berupa foto udara hasil perekeman menggunakan teknologi </w:t>
      </w:r>
      <w:r w:rsidRPr="0089075C">
        <w:t>UAV</w:t>
      </w:r>
      <w:r w:rsidRPr="0089075C">
        <w:rPr>
          <w:i w:val="0"/>
          <w:iCs w:val="0"/>
        </w:rPr>
        <w:t xml:space="preserve"> di ambil menggunakan kamera digital. Data meliputi citra dari 5 jenis tanaman yaitu kelapa, pisang, padi, cabai dan bawang merah. Kemudian dilakukan pengklasifikasian terhadap data tes menghasilkan nilai akurasi sebesar 82%</w:t>
      </w:r>
    </w:p>
    <w:p w14:paraId="666FE8EB" w14:textId="77777777" w:rsidR="004112AA" w:rsidRDefault="004112AA" w:rsidP="000F4D35">
      <w:pPr>
        <w:pStyle w:val="Text"/>
        <w:ind w:firstLine="0"/>
        <w:rPr>
          <w:i/>
          <w:iCs/>
        </w:rPr>
      </w:pPr>
    </w:p>
    <w:p w14:paraId="0DA7E4F6" w14:textId="024EF057" w:rsidR="004112AA" w:rsidRPr="001407FB" w:rsidRDefault="000F4D35" w:rsidP="0011056E">
      <w:pPr>
        <w:pStyle w:val="BodyText"/>
        <w:numPr>
          <w:ilvl w:val="0"/>
          <w:numId w:val="21"/>
        </w:numPr>
        <w:spacing w:before="1" w:after="80"/>
        <w:ind w:left="142" w:hanging="142"/>
        <w:jc w:val="both"/>
        <w:rPr>
          <w:i/>
          <w:iCs/>
        </w:rPr>
      </w:pPr>
      <w:r>
        <w:rPr>
          <w:i/>
          <w:iCs/>
        </w:rPr>
        <w:t>Citra</w:t>
      </w:r>
    </w:p>
    <w:p w14:paraId="2A1BDD03" w14:textId="61FC7050" w:rsidR="009C344D" w:rsidRDefault="009C344D" w:rsidP="000F4D35">
      <w:pPr>
        <w:pStyle w:val="Text"/>
      </w:pPr>
      <w:r>
        <w:t xml:space="preserve">Citra adalah representasi dari suatu objek atau benda. Citra terbagi dua yaitu citra yang bersifat analog dan citra digital. Citra analog tidak dapat di representasikan ke dalam komputer sehingga tidak bisa di proses secara langsung oleh komputer. Citra analog harus dikonversi menjadi citra digital agar bisa di proses di komputer. Sebuah citra dapat di definisikan sebagai fungsi </w:t>
      </w:r>
      <w:r>
        <w:rPr>
          <w:i/>
          <w:iCs/>
        </w:rPr>
        <w:t xml:space="preserve">f(x,y) </w:t>
      </w:r>
      <w:r>
        <w:t xml:space="preserve">dimana </w:t>
      </w:r>
      <w:r>
        <w:rPr>
          <w:i/>
          <w:iCs/>
        </w:rPr>
        <w:t xml:space="preserve">x </w:t>
      </w:r>
      <w:r>
        <w:t>sebagai</w:t>
      </w:r>
      <w:r w:rsidR="0011056E">
        <w:t xml:space="preserve"> panjang dari citra dan </w:t>
      </w:r>
      <w:r w:rsidR="0011056E">
        <w:rPr>
          <w:i/>
          <w:iCs/>
        </w:rPr>
        <w:t xml:space="preserve">y </w:t>
      </w:r>
      <w:r w:rsidR="0011056E">
        <w:t>sebagai tinggi dari citra. Citra terdiri pixel-pixel yang menyusun citra tersebut dimana pixel adalah titik perpotongan antara panjang citra(</w:t>
      </w:r>
      <w:r w:rsidR="0011056E">
        <w:rPr>
          <w:i/>
          <w:iCs/>
        </w:rPr>
        <w:t>x</w:t>
      </w:r>
      <w:r w:rsidR="0011056E">
        <w:t>) dan tinggi citra(</w:t>
      </w:r>
      <w:r w:rsidR="0011056E" w:rsidRPr="0011056E">
        <w:rPr>
          <w:i/>
          <w:iCs/>
        </w:rPr>
        <w:t>y</w:t>
      </w:r>
      <w:r w:rsidR="0011056E">
        <w:t>). Tiap pixel merepresentasikan informasi warna yang ada pada citra.</w:t>
      </w:r>
      <w:r>
        <w:t xml:space="preserve"> Citra digital pada umumnya memiliki 3 saluran warna yaitu merah, hijau dan biru yang disebut citra </w:t>
      </w:r>
      <w:r w:rsidRPr="009C344D">
        <w:rPr>
          <w:i/>
          <w:iCs/>
        </w:rPr>
        <w:t>RGB</w:t>
      </w:r>
      <w:r>
        <w:t xml:space="preserve">. Namun ada citra yang hanya memiliki satu saluran warna yaitu citra </w:t>
      </w:r>
      <w:r>
        <w:rPr>
          <w:i/>
          <w:iCs/>
        </w:rPr>
        <w:t xml:space="preserve">grayscale </w:t>
      </w:r>
      <w:r>
        <w:t>yang hanya memiliki tingkat keabuan dari citra tersebut.</w:t>
      </w:r>
    </w:p>
    <w:p w14:paraId="54B6B044" w14:textId="0A5F4A6C" w:rsidR="0011056E" w:rsidRDefault="0011056E" w:rsidP="000F4D35">
      <w:pPr>
        <w:pStyle w:val="Text"/>
      </w:pPr>
    </w:p>
    <w:p w14:paraId="1595478B" w14:textId="22E3417B" w:rsidR="0011056E" w:rsidRPr="0011056E" w:rsidRDefault="0011056E" w:rsidP="00734D22">
      <w:pPr>
        <w:pStyle w:val="Text"/>
        <w:numPr>
          <w:ilvl w:val="0"/>
          <w:numId w:val="21"/>
        </w:numPr>
        <w:ind w:left="142" w:hanging="142"/>
      </w:pPr>
      <w:r>
        <w:rPr>
          <w:i/>
          <w:iCs/>
        </w:rPr>
        <w:t>Deteksi objek</w:t>
      </w:r>
    </w:p>
    <w:p w14:paraId="62D94FA8" w14:textId="69D77E29" w:rsidR="0011056E" w:rsidRPr="0011056E" w:rsidRDefault="00734D22" w:rsidP="006849A4">
      <w:pPr>
        <w:pStyle w:val="Text"/>
        <w:ind w:firstLine="142"/>
      </w:pPr>
      <w:r>
        <w:t xml:space="preserve">Deteksi objek adalah proses untuk memisakan objek dari citra. Untuk memisahkan objek pada citra, dilakukan proses </w:t>
      </w:r>
      <w:r>
        <w:rPr>
          <w:i/>
          <w:iCs/>
        </w:rPr>
        <w:t>cropping</w:t>
      </w:r>
      <w:r>
        <w:t xml:space="preserve"> dimana proses </w:t>
      </w:r>
      <w:r>
        <w:rPr>
          <w:i/>
          <w:iCs/>
        </w:rPr>
        <w:t xml:space="preserve">cropping </w:t>
      </w:r>
      <w:r>
        <w:t xml:space="preserve">menggunakan modul </w:t>
      </w:r>
      <w:r>
        <w:rPr>
          <w:i/>
          <w:iCs/>
        </w:rPr>
        <w:t xml:space="preserve">OpenCV </w:t>
      </w:r>
      <w:r>
        <w:t xml:space="preserve">pada </w:t>
      </w:r>
      <w:r>
        <w:rPr>
          <w:i/>
          <w:iCs/>
        </w:rPr>
        <w:t>python</w:t>
      </w:r>
      <w:r w:rsidR="002A2D59">
        <w:rPr>
          <w:i/>
          <w:iCs/>
        </w:rPr>
        <w:t>.</w:t>
      </w:r>
    </w:p>
    <w:p w14:paraId="2663EE56" w14:textId="37C3689A" w:rsidR="0011056E" w:rsidRPr="009C344D" w:rsidRDefault="0011056E" w:rsidP="0011056E">
      <w:pPr>
        <w:pStyle w:val="Text"/>
        <w:numPr>
          <w:ilvl w:val="0"/>
          <w:numId w:val="21"/>
        </w:numPr>
        <w:ind w:left="142" w:hanging="142"/>
      </w:pPr>
      <w:r>
        <w:rPr>
          <w:i/>
          <w:iCs/>
        </w:rPr>
        <w:t>Convolution Neural Network</w:t>
      </w:r>
    </w:p>
    <w:p w14:paraId="10C5C573" w14:textId="0084FE6E" w:rsidR="00331338" w:rsidRDefault="00734D22" w:rsidP="00331338">
      <w:pPr>
        <w:pStyle w:val="Text"/>
      </w:pPr>
      <w:r>
        <w:rPr>
          <w:i/>
          <w:iCs/>
        </w:rPr>
        <w:t xml:space="preserve">Convolution Neural Network </w:t>
      </w:r>
      <w:r>
        <w:t xml:space="preserve">termasuk salah satu </w:t>
      </w:r>
      <w:r w:rsidR="00331338">
        <w:t xml:space="preserve">teknik </w:t>
      </w:r>
      <w:r>
        <w:t xml:space="preserve">dari </w:t>
      </w:r>
      <w:r w:rsidR="00331338">
        <w:t xml:space="preserve">metode </w:t>
      </w:r>
      <w:r w:rsidR="00331338">
        <w:rPr>
          <w:i/>
          <w:iCs/>
        </w:rPr>
        <w:t xml:space="preserve">supervised learning </w:t>
      </w:r>
      <w:r w:rsidR="00331338">
        <w:t>yang mana cara kerja terdapat data yang berlabel kemudian di latih dan di jadikan model atau acuan</w:t>
      </w:r>
      <w:r w:rsidR="00331338">
        <w:rPr>
          <w:i/>
          <w:iCs/>
        </w:rPr>
        <w:t xml:space="preserve">. Convolution neural network </w:t>
      </w:r>
      <w:r w:rsidR="00331338">
        <w:t xml:space="preserve">atau CNN </w:t>
      </w:r>
      <w:r>
        <w:t xml:space="preserve">adalah salah satu algoritma dari </w:t>
      </w:r>
      <w:r>
        <w:rPr>
          <w:i/>
          <w:iCs/>
        </w:rPr>
        <w:t xml:space="preserve">Deep Learning </w:t>
      </w:r>
      <w:r>
        <w:t xml:space="preserve">yang merupakan pengembangan dari </w:t>
      </w:r>
      <w:r w:rsidR="000F4D35">
        <w:t>Multi Layer perception. Metode CNN memiliki hasil yang signifikan dalam pengenalan citra, hal tersebut dikarenakan CNN adalah jaringan saraf tiruan yang meniru pengenalan citra pada visual cortex manusia sehingga memiliki kemampuan mengolah informasi citra.</w:t>
      </w:r>
    </w:p>
    <w:p w14:paraId="632F58BF" w14:textId="72407DD8" w:rsidR="00532F80" w:rsidRPr="00532F80" w:rsidRDefault="00331338" w:rsidP="00CD3866">
      <w:pPr>
        <w:pStyle w:val="Text"/>
      </w:pPr>
      <w:r>
        <w:t xml:space="preserve">CNN di bagi menjadi dua bagian yaitu </w:t>
      </w:r>
      <w:r>
        <w:rPr>
          <w:i/>
          <w:iCs/>
        </w:rPr>
        <w:t xml:space="preserve">feature extraction layer </w:t>
      </w:r>
      <w:r>
        <w:t xml:space="preserve">dan </w:t>
      </w:r>
      <w:r>
        <w:rPr>
          <w:i/>
          <w:iCs/>
        </w:rPr>
        <w:t xml:space="preserve">fully-connected layer </w:t>
      </w:r>
      <w:r>
        <w:t xml:space="preserve">bisa di lihat pada gambar </w:t>
      </w:r>
      <w:r w:rsidR="00D82521">
        <w:t>1</w:t>
      </w:r>
      <w:r>
        <w:t xml:space="preserve">. </w:t>
      </w:r>
      <w:r>
        <w:rPr>
          <w:i/>
          <w:iCs/>
        </w:rPr>
        <w:t xml:space="preserve">feature extraction layer </w:t>
      </w:r>
      <w:r>
        <w:t xml:space="preserve">berfungsi untuk mengekstrak fitur dari citra dan merepresentasikannya ke dalam matriks. </w:t>
      </w:r>
      <w:r>
        <w:rPr>
          <w:i/>
          <w:iCs/>
        </w:rPr>
        <w:t xml:space="preserve">Feature extraction layer </w:t>
      </w:r>
      <w:r w:rsidRPr="00331338">
        <w:t>terdiri dari</w:t>
      </w:r>
      <w:r>
        <w:t xml:space="preserve"> dua bagian yaitu </w:t>
      </w:r>
      <w:r>
        <w:rPr>
          <w:i/>
          <w:iCs/>
        </w:rPr>
        <w:t xml:space="preserve">convolution layer </w:t>
      </w:r>
      <w:r>
        <w:t xml:space="preserve">dan pooling layer. </w:t>
      </w:r>
      <w:r w:rsidR="00D82521">
        <w:rPr>
          <w:i/>
          <w:iCs/>
        </w:rPr>
        <w:t xml:space="preserve">Convolution layer </w:t>
      </w:r>
      <w:r w:rsidR="00D82521">
        <w:t>melakukan proses konvolusi pada citra input. Proses konvolusi yaitu mengaplikasikan sebuah kernel pada citra</w:t>
      </w:r>
      <w:r w:rsidR="00D82521">
        <w:rPr>
          <w:i/>
          <w:iCs/>
        </w:rPr>
        <w:t>.</w:t>
      </w:r>
      <w:r w:rsidR="0084193F">
        <w:rPr>
          <w:i/>
          <w:iCs/>
        </w:rPr>
        <w:t xml:space="preserve"> </w:t>
      </w:r>
      <w:r w:rsidR="0084193F">
        <w:t xml:space="preserve">Kernal bergerak dari sudut </w:t>
      </w:r>
      <w:r w:rsidR="009F14D9">
        <w:t xml:space="preserve">kiri atas ke kanan bawah. </w:t>
      </w:r>
      <w:r w:rsidR="009F14D9">
        <w:rPr>
          <w:i/>
          <w:iCs/>
        </w:rPr>
        <w:t xml:space="preserve">Pooling layer </w:t>
      </w:r>
      <w:r w:rsidR="009F14D9">
        <w:t>merupakan lapisan yang menggunakan</w:t>
      </w:r>
      <w:r w:rsidR="002446C9">
        <w:t xml:space="preserve">. </w:t>
      </w:r>
      <w:r>
        <w:t xml:space="preserve">Hasil dari </w:t>
      </w:r>
      <w:r>
        <w:rPr>
          <w:i/>
          <w:iCs/>
        </w:rPr>
        <w:t xml:space="preserve">feature extraction layer </w:t>
      </w:r>
      <w:r w:rsidR="00D82521">
        <w:t xml:space="preserve">adalah </w:t>
      </w:r>
      <w:r w:rsidR="00D82521">
        <w:rPr>
          <w:i/>
          <w:iCs/>
        </w:rPr>
        <w:t xml:space="preserve">feature map </w:t>
      </w:r>
      <w:r w:rsidR="00D82521">
        <w:t xml:space="preserve">dimana </w:t>
      </w:r>
      <w:r w:rsidR="00D82521">
        <w:rPr>
          <w:i/>
          <w:iCs/>
        </w:rPr>
        <w:t xml:space="preserve">layer </w:t>
      </w:r>
      <w:r w:rsidR="00D82521">
        <w:t xml:space="preserve">tersebut berbentuk array multi dimensi. </w:t>
      </w:r>
      <w:r w:rsidR="00D82521">
        <w:rPr>
          <w:i/>
          <w:iCs/>
        </w:rPr>
        <w:t xml:space="preserve">Feature map </w:t>
      </w:r>
      <w:r w:rsidR="00D82521">
        <w:t xml:space="preserve">ini menjadi input pada </w:t>
      </w:r>
      <w:r w:rsidR="00D82521">
        <w:rPr>
          <w:i/>
          <w:iCs/>
        </w:rPr>
        <w:t xml:space="preserve">fully-connected layer </w:t>
      </w:r>
      <w:r w:rsidR="00D82521">
        <w:t xml:space="preserve">dimana fungis dari </w:t>
      </w:r>
      <w:r w:rsidR="00D82521">
        <w:rPr>
          <w:i/>
          <w:iCs/>
        </w:rPr>
        <w:t xml:space="preserve">fully-connected layer </w:t>
      </w:r>
      <w:r w:rsidR="00D82521">
        <w:t>yaitu mengubah array multi dimensi menjadi array satu dimensi.</w:t>
      </w:r>
      <w:r w:rsidR="002A2D59" w:rsidRPr="002A2D59">
        <w:rPr>
          <w:noProof/>
          <w:szCs w:val="24"/>
        </w:rPr>
        <w:t xml:space="preserve"> </w:t>
      </w:r>
    </w:p>
    <w:p w14:paraId="1932DA4E" w14:textId="3D1D66BF" w:rsidR="00E97402" w:rsidRDefault="00DE52D8">
      <w:pPr>
        <w:pStyle w:val="Heading1"/>
      </w:pPr>
      <w:r>
        <w:rPr>
          <w:lang w:val="id-ID"/>
        </w:rPr>
        <w:t>Metode</w:t>
      </w:r>
      <w:r w:rsidR="00532F80">
        <w:t xml:space="preserve"> Penelitian</w:t>
      </w:r>
    </w:p>
    <w:p w14:paraId="2BFB7F82" w14:textId="1989ED8B" w:rsidR="00CD3866" w:rsidRPr="00CD3866" w:rsidRDefault="00CD3866" w:rsidP="00CD3866">
      <w:pPr>
        <w:ind w:firstLine="142"/>
        <w:jc w:val="both"/>
      </w:pPr>
      <w:r>
        <w:t>Tahap penelitian yang di lakukan di mulai dengan mengidentifikasi masalah seperti yang di jelaskan pada bab I, pengumpulan data</w:t>
      </w:r>
      <w:r w:rsidR="00055834">
        <w:t>, pembentukan model</w:t>
      </w:r>
      <w:r>
        <w:t xml:space="preserve">, </w:t>
      </w:r>
      <w:r w:rsidR="00055834">
        <w:t>perancangan</w:t>
      </w:r>
      <w:r>
        <w:t xml:space="preserve"> sistem, implementasi dan evaluasi. Penelitian di laksanakan mulai dari bulan Januari 2019 dan berlokasi di Kabupaten SITARO dan Kota Manado.</w:t>
      </w:r>
    </w:p>
    <w:p w14:paraId="591A87E8" w14:textId="6AEC5001" w:rsidR="00CD3866" w:rsidRDefault="00CD3866" w:rsidP="00CD3866">
      <w:pPr>
        <w:pStyle w:val="Heading2"/>
      </w:pPr>
      <w:r>
        <w:t>Pengumpulan data</w:t>
      </w:r>
    </w:p>
    <w:p w14:paraId="06D2353B" w14:textId="007A498A" w:rsidR="00CD3866" w:rsidRDefault="00CD3866" w:rsidP="00055834">
      <w:pPr>
        <w:ind w:firstLine="142"/>
        <w:jc w:val="both"/>
        <w:rPr>
          <w:i/>
          <w:iCs/>
        </w:rPr>
      </w:pPr>
      <w:r>
        <w:t xml:space="preserve">Tahap pengumpulan data </w:t>
      </w:r>
      <w:r w:rsidR="00055834">
        <w:t xml:space="preserve">merupakan tahap pengambilan dataset yang di antaranya terdiri dari </w:t>
      </w:r>
      <w:r w:rsidR="00055834">
        <w:rPr>
          <w:i/>
          <w:iCs/>
        </w:rPr>
        <w:t xml:space="preserve">data training, </w:t>
      </w:r>
      <w:r w:rsidR="00055834">
        <w:t xml:space="preserve">data uji dan data tes. Data </w:t>
      </w:r>
      <w:r w:rsidR="00055834" w:rsidRPr="00055834">
        <w:rPr>
          <w:i/>
          <w:iCs/>
        </w:rPr>
        <w:t>training</w:t>
      </w:r>
      <w:r w:rsidR="00055834">
        <w:rPr>
          <w:i/>
          <w:iCs/>
        </w:rPr>
        <w:t xml:space="preserve"> </w:t>
      </w:r>
      <w:r w:rsidR="00085CE4">
        <w:t>berjumlah 300 citra yang terdiri dari 100 citra biji pala A, 100 citra biji pala B dan 100 citra biji pala C</w:t>
      </w:r>
      <w:r w:rsidR="00055834">
        <w:t>.</w:t>
      </w:r>
      <w:r w:rsidR="00085CE4">
        <w:t xml:space="preserve"> Keterangan mengenai perbedaan citra biji pala bisa di lihat pada gambar </w:t>
      </w:r>
      <w:r w:rsidR="00CB33B8">
        <w:t>2</w:t>
      </w:r>
      <w:r w:rsidR="00085CE4">
        <w:t xml:space="preserve"> sampai dengan gambar </w:t>
      </w:r>
      <w:r w:rsidR="00CB33B8">
        <w:t>4</w:t>
      </w:r>
      <w:r w:rsidR="00085CE4">
        <w:t>.</w:t>
      </w:r>
      <w:r w:rsidR="00055834">
        <w:t xml:space="preserve"> Untuk data uji berjumlah 15% dari jumlah biji tiap kelasnya dan total data uji berjumlah 45 biji pala. Data-data tersebut di ubah menjadi citra digital dan di simpan dengan format </w:t>
      </w:r>
      <w:r w:rsidR="00055834">
        <w:rPr>
          <w:i/>
          <w:iCs/>
        </w:rPr>
        <w:t>(,jpg).</w:t>
      </w:r>
    </w:p>
    <w:p w14:paraId="15ED2616" w14:textId="45DAD1E3" w:rsidR="002A2D59" w:rsidRDefault="002A2D59" w:rsidP="00055834">
      <w:pPr>
        <w:ind w:firstLine="142"/>
        <w:jc w:val="both"/>
        <w:rPr>
          <w:i/>
          <w:iCs/>
        </w:rPr>
      </w:pPr>
    </w:p>
    <w:p w14:paraId="4713DFA4" w14:textId="77777777" w:rsidR="002A2D59" w:rsidRDefault="002A2D59" w:rsidP="002A2D59">
      <w:pPr>
        <w:pStyle w:val="Heading2"/>
        <w:spacing w:before="0"/>
      </w:pPr>
      <w:r>
        <w:t>Pembentukan Model</w:t>
      </w:r>
    </w:p>
    <w:p w14:paraId="60777AE8" w14:textId="5C72E658" w:rsidR="002A2D59" w:rsidRPr="005539F9" w:rsidRDefault="002A2D59" w:rsidP="002A2D59">
      <w:pPr>
        <w:pStyle w:val="Text"/>
        <w:rPr>
          <w:bCs/>
        </w:rPr>
      </w:pPr>
      <w:r>
        <w:rPr>
          <w:bCs/>
        </w:rPr>
        <w:t xml:space="preserve">Pembentukan model menggunakan metode CNN dan sebagai </w:t>
      </w:r>
      <w:r>
        <w:rPr>
          <w:bCs/>
          <w:i/>
          <w:iCs/>
        </w:rPr>
        <w:t xml:space="preserve">input </w:t>
      </w:r>
      <w:r>
        <w:rPr>
          <w:bCs/>
        </w:rPr>
        <w:t xml:space="preserve">pada tahap ini adalah data </w:t>
      </w:r>
      <w:r>
        <w:rPr>
          <w:bCs/>
          <w:i/>
          <w:iCs/>
        </w:rPr>
        <w:t xml:space="preserve">training </w:t>
      </w:r>
      <w:r>
        <w:rPr>
          <w:bCs/>
        </w:rPr>
        <w:t xml:space="preserve">dan data validasi yang berjumlah 30% dari jumlah data </w:t>
      </w:r>
      <w:r>
        <w:rPr>
          <w:bCs/>
          <w:i/>
          <w:iCs/>
        </w:rPr>
        <w:t>training.</w:t>
      </w:r>
      <w:r>
        <w:rPr>
          <w:bCs/>
        </w:rPr>
        <w:t xml:space="preserve"> Pada lapisan </w:t>
      </w:r>
      <w:r>
        <w:rPr>
          <w:bCs/>
          <w:i/>
          <w:iCs/>
        </w:rPr>
        <w:t xml:space="preserve">feature learning </w:t>
      </w:r>
      <w:r>
        <w:rPr>
          <w:bCs/>
        </w:rPr>
        <w:t xml:space="preserve">di tambahkan sebanyak tiga kali lapisan </w:t>
      </w:r>
      <w:r>
        <w:rPr>
          <w:bCs/>
          <w:i/>
          <w:iCs/>
        </w:rPr>
        <w:t xml:space="preserve">convolution </w:t>
      </w:r>
      <w:r>
        <w:rPr>
          <w:bCs/>
        </w:rPr>
        <w:t xml:space="preserve">dengan parameter jumlah filter yang berbeda dan lapisan pooling dengan parameter </w:t>
      </w:r>
      <w:r w:rsidRPr="006849A4">
        <w:rPr>
          <w:bCs/>
          <w:i/>
          <w:iCs/>
        </w:rPr>
        <w:t>default</w:t>
      </w:r>
      <w:r>
        <w:rPr>
          <w:bCs/>
        </w:rPr>
        <w:t xml:space="preserve">. Pada lapisan </w:t>
      </w:r>
      <w:r>
        <w:rPr>
          <w:bCs/>
          <w:i/>
          <w:iCs/>
        </w:rPr>
        <w:t>Multi Layer Perception</w:t>
      </w:r>
      <w:r>
        <w:rPr>
          <w:bCs/>
        </w:rPr>
        <w:t xml:space="preserve"> ditambahkan lapisan </w:t>
      </w:r>
      <w:r>
        <w:rPr>
          <w:bCs/>
          <w:i/>
          <w:iCs/>
        </w:rPr>
        <w:t xml:space="preserve">flatten </w:t>
      </w:r>
      <w:r>
        <w:rPr>
          <w:bCs/>
        </w:rPr>
        <w:t xml:space="preserve">dan lapisan </w:t>
      </w:r>
      <w:r>
        <w:rPr>
          <w:bCs/>
          <w:i/>
          <w:iCs/>
        </w:rPr>
        <w:t xml:space="preserve">Dense </w:t>
      </w:r>
      <w:r>
        <w:rPr>
          <w:bCs/>
        </w:rPr>
        <w:t>sebanyak dua lapisan dengan parameter berbeda. Alur proses</w:t>
      </w:r>
      <w:r w:rsidR="006849A4">
        <w:rPr>
          <w:bCs/>
        </w:rPr>
        <w:t xml:space="preserve"> </w:t>
      </w:r>
      <w:r>
        <w:rPr>
          <w:bCs/>
          <w:i/>
          <w:iCs/>
        </w:rPr>
        <w:t xml:space="preserve">training </w:t>
      </w:r>
      <w:r>
        <w:rPr>
          <w:bCs/>
        </w:rPr>
        <w:t xml:space="preserve">bisa di lihat pada gambar </w:t>
      </w:r>
      <w:r w:rsidR="006849A4">
        <w:rPr>
          <w:bCs/>
        </w:rPr>
        <w:t>5</w:t>
      </w:r>
      <w:r>
        <w:rPr>
          <w:bCs/>
        </w:rPr>
        <w:t>.</w:t>
      </w:r>
    </w:p>
    <w:p w14:paraId="3F00AAE5" w14:textId="1FD55173" w:rsidR="003F4E28" w:rsidRDefault="002A2D59" w:rsidP="006849A4">
      <w:pPr>
        <w:pStyle w:val="Heading2"/>
        <w:spacing w:after="0"/>
        <w:rPr>
          <w:lang w:val="id-ID"/>
        </w:rPr>
      </w:pPr>
      <w:r>
        <w:lastRenderedPageBreak/>
        <w:t>Perancangan Sistem</w:t>
      </w:r>
    </w:p>
    <w:p w14:paraId="07C5DB2E" w14:textId="284260D6" w:rsidR="003F4E28" w:rsidRPr="003F4E28" w:rsidRDefault="002A2D59" w:rsidP="003F4E28">
      <w:pPr>
        <w:pStyle w:val="Heading2"/>
        <w:numPr>
          <w:ilvl w:val="0"/>
          <w:numId w:val="0"/>
        </w:numPr>
        <w:spacing w:before="0" w:after="0"/>
        <w:ind w:firstLine="284"/>
        <w:jc w:val="both"/>
        <w:rPr>
          <w:rStyle w:val="Emphasis"/>
          <w:lang w:val="id-ID"/>
        </w:rPr>
      </w:pPr>
      <w:r w:rsidRPr="003F4E28">
        <w:rPr>
          <w:rStyle w:val="Emphasis"/>
        </w:rPr>
        <w:t>Pada tahap perancangan sistem bisa di lihat pada gambar 5 Prinsip Kerja Sistem. Awalnya sistem menerima input citra, setelah itu lakukan preprocessing. Pada proses precessing dilakukan proses deteksi objek untuk memisahkan objek dari citra. Hasil dari preprocessing digunakan sebagai data tes. Data tes yang telah di buat dilakukan proses klasifikasi/prediksi dan Model yang telah di buat di gunakan sebagai acuan pada proses klasifikasi/prediksi. Output dari sistem adalah citra awal yang telah di klasifikasi/prediksi.</w:t>
      </w:r>
      <w:r w:rsidR="003F4E28" w:rsidRPr="003F4E28">
        <w:rPr>
          <w:rStyle w:val="Emphasis"/>
        </w:rPr>
        <w:t xml:space="preserve"> </w:t>
      </w:r>
    </w:p>
    <w:p w14:paraId="3E625E89" w14:textId="23715BAF" w:rsidR="003F4E28" w:rsidRDefault="003F4E28" w:rsidP="003F4E28">
      <w:pPr>
        <w:pStyle w:val="Heading2"/>
        <w:rPr>
          <w:lang w:val="id-ID"/>
        </w:rPr>
      </w:pPr>
      <w:r>
        <w:t>Evaluasi</w:t>
      </w:r>
    </w:p>
    <w:p w14:paraId="5ED18882" w14:textId="04E01BB8" w:rsidR="003F4E28" w:rsidRDefault="003F4E28" w:rsidP="003F4E28">
      <w:pPr>
        <w:pStyle w:val="Text"/>
        <w:rPr>
          <w:bCs/>
          <w:i/>
          <w:iCs/>
        </w:rPr>
      </w:pPr>
      <w:r>
        <w:rPr>
          <w:bCs/>
        </w:rPr>
        <w:t xml:space="preserve">Pada tahap evaluasi meliputi pembuatan model terbaik yang di gunakan pada proses klasifikasi/prediksi, deteksi objek untuk memisahkan objek dari citra, dan pengujian model klasifikasi. Pembuatan model terbaik yaitu model yang memiliki akurasi yang tinggi dan </w:t>
      </w:r>
      <w:r>
        <w:rPr>
          <w:bCs/>
          <w:i/>
          <w:iCs/>
        </w:rPr>
        <w:t xml:space="preserve">loss </w:t>
      </w:r>
      <w:r>
        <w:rPr>
          <w:bCs/>
        </w:rPr>
        <w:t xml:space="preserve">yang rendah dan pengujian model klasifikasi untuk menguji kinerja dari model yang telah dibuat. Pengujian menggunakan 90 data yang terdiri dari 30 data citra biji pala A, 30 citra biji pala , 30 citra pala C dan akan di prediksi menggunakan model yang telah di buat. Hasil dari prediksi di tampilkan dengan menggunakan tabel </w:t>
      </w:r>
      <w:r>
        <w:rPr>
          <w:bCs/>
          <w:i/>
          <w:iCs/>
        </w:rPr>
        <w:t xml:space="preserve">confusion matrix </w:t>
      </w:r>
      <w:r>
        <w:rPr>
          <w:bCs/>
        </w:rPr>
        <w:t xml:space="preserve">untuk menghitung nilai </w:t>
      </w:r>
      <w:r>
        <w:rPr>
          <w:bCs/>
          <w:i/>
          <w:iCs/>
        </w:rPr>
        <w:t xml:space="preserve">accuracy, precision, </w:t>
      </w:r>
      <w:r>
        <w:rPr>
          <w:bCs/>
        </w:rPr>
        <w:t xml:space="preserve">dan </w:t>
      </w:r>
      <w:r>
        <w:rPr>
          <w:bCs/>
          <w:i/>
          <w:iCs/>
        </w:rPr>
        <w:t>recall.</w:t>
      </w:r>
    </w:p>
    <w:p w14:paraId="276EBBCB" w14:textId="76531388" w:rsidR="003F4E28" w:rsidRDefault="003F4E28" w:rsidP="003F4E28">
      <w:pPr>
        <w:pStyle w:val="Text"/>
        <w:rPr>
          <w:bCs/>
          <w:i/>
          <w:iCs/>
        </w:rPr>
      </w:pPr>
      <w:r>
        <w:rPr>
          <w:bCs/>
          <w:i/>
          <w:iCs/>
        </w:rPr>
        <w:t xml:space="preserve">Confusion matrix </w:t>
      </w:r>
      <w:r>
        <w:rPr>
          <w:bCs/>
        </w:rPr>
        <w:t xml:space="preserve">adalah salah satu alat untuk mengukur kinerja dari model yang di buat untuk proses klasifikasi. </w:t>
      </w:r>
      <w:r>
        <w:rPr>
          <w:bCs/>
          <w:i/>
          <w:iCs/>
        </w:rPr>
        <w:t xml:space="preserve">Confusion matrix </w:t>
      </w:r>
      <w:r>
        <w:rPr>
          <w:bCs/>
        </w:rPr>
        <w:t xml:space="preserve">berbentuk tabel matrix dan berisi data aktual dan data hasil prediksi. Representasi hasil prediksi pada </w:t>
      </w:r>
      <w:r>
        <w:rPr>
          <w:bCs/>
          <w:i/>
          <w:iCs/>
        </w:rPr>
        <w:t xml:space="preserve">confusion matrix </w:t>
      </w:r>
      <w:r>
        <w:rPr>
          <w:bCs/>
        </w:rPr>
        <w:t xml:space="preserve">adalah </w:t>
      </w:r>
      <w:r>
        <w:rPr>
          <w:bCs/>
          <w:i/>
          <w:iCs/>
        </w:rPr>
        <w:t xml:space="preserve">true positive (TP), true negative (TN), false positive (FP), </w:t>
      </w:r>
      <w:r>
        <w:rPr>
          <w:bCs/>
        </w:rPr>
        <w:t xml:space="preserve">dan </w:t>
      </w:r>
      <w:r>
        <w:rPr>
          <w:bCs/>
          <w:i/>
          <w:iCs/>
        </w:rPr>
        <w:t xml:space="preserve">false negative (FN). </w:t>
      </w:r>
    </w:p>
    <w:p w14:paraId="5A6F8E9B" w14:textId="578920FB" w:rsidR="00534BC4" w:rsidRPr="005D50DA" w:rsidRDefault="00F811F1" w:rsidP="006849A4">
      <w:pPr>
        <w:pStyle w:val="Text"/>
        <w:ind w:firstLine="0"/>
        <w:rPr>
          <w:bCs/>
        </w:rPr>
      </w:pPr>
      <w:r>
        <w:rPr>
          <w:noProof/>
        </w:rPr>
        <mc:AlternateContent>
          <mc:Choice Requires="wps">
            <w:drawing>
              <wp:anchor distT="45720" distB="45720" distL="114300" distR="114300" simplePos="0" relativeHeight="251689984" behindDoc="1" locked="0" layoutInCell="1" allowOverlap="1" wp14:anchorId="447209D0" wp14:editId="42C31B12">
                <wp:simplePos x="0" y="0"/>
                <wp:positionH relativeFrom="column">
                  <wp:posOffset>198535</wp:posOffset>
                </wp:positionH>
                <wp:positionV relativeFrom="paragraph">
                  <wp:posOffset>3732447</wp:posOffset>
                </wp:positionV>
                <wp:extent cx="2360930" cy="238125"/>
                <wp:effectExtent l="0" t="0" r="14605" b="285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6B919372" w14:textId="16306584" w:rsidR="00F811F1" w:rsidRPr="00F811F1" w:rsidRDefault="00F811F1" w:rsidP="00F811F1">
                            <w:pPr>
                              <w:jc w:val="center"/>
                            </w:pPr>
                            <w:r>
                              <w:t>Gambar 6 Prinsip Kerja Sistem</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447209D0" id="_x0000_t202" coordsize="21600,21600" o:spt="202" path="m,l,21600r21600,l21600,xe">
                <v:stroke joinstyle="miter"/>
                <v:path gradientshapeok="t" o:connecttype="rect"/>
              </v:shapetype>
              <v:shape id="Text Box 2" o:spid="_x0000_s1026" type="#_x0000_t202" style="position:absolute;left:0;text-align:left;margin-left:15.65pt;margin-top:293.9pt;width:185.9pt;height:18.75pt;z-index:-2516264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" fillcolor="white [3212]" strokecolor="white [3212]">
                <v:textbox>
                  <w:txbxContent>
                    <w:p w14:paraId="6B919372" w14:textId="16306584" w:rsidR="00F811F1" w:rsidRPr="00F811F1" w:rsidRDefault="00F811F1" w:rsidP="00F811F1">
                      <w:pPr>
                        <w:jc w:val="center"/>
                      </w:pPr>
                      <w:r>
                        <w:t>Gambar 6 Prinsip Kerja Sistem</w:t>
                      </w:r>
                    </w:p>
                  </w:txbxContent>
                </v:textbox>
              </v:shape>
            </w:pict>
          </mc:Fallback>
        </mc:AlternateContent>
      </w:r>
      <w:r w:rsidR="006849A4">
        <w:rPr>
          <w:noProof/>
        </w:rPr>
        <mc:AlternateContent>
          <mc:Choice Requires="wps">
            <w:drawing>
              <wp:anchor distT="45720" distB="45720" distL="114300" distR="114300" simplePos="0" relativeHeight="251740160" behindDoc="1" locked="0" layoutInCell="1" allowOverlap="1" wp14:anchorId="19C3144B" wp14:editId="7638D785">
                <wp:simplePos x="0" y="0"/>
                <wp:positionH relativeFrom="column">
                  <wp:posOffset>0</wp:posOffset>
                </wp:positionH>
                <wp:positionV relativeFrom="paragraph">
                  <wp:posOffset>3735235</wp:posOffset>
                </wp:positionV>
                <wp:extent cx="2360930" cy="238125"/>
                <wp:effectExtent l="0" t="0" r="14605" b="2857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2E3AFB4A" w14:textId="23F0F3AD" w:rsidR="006849A4" w:rsidRPr="00F811F1" w:rsidRDefault="006849A4" w:rsidP="006849A4">
                            <w:pPr>
                              <w:jc w:val="center"/>
                            </w:pPr>
                            <w:r>
                              <w:t xml:space="preserve">Gambar </w:t>
                            </w:r>
                            <w:r>
                              <w:t>6</w:t>
                            </w:r>
                            <w:r>
                              <w:t xml:space="preserve"> </w:t>
                            </w:r>
                            <w:r>
                              <w:t>Prinsip kerja sistem</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9C3144B" id="_x0000_s1027" type="#_x0000_t202" style="position:absolute;left:0;text-align:left;margin-left:0;margin-top:294.1pt;width:185.9pt;height:18.75pt;z-index:-2515763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" fillcolor="white [3212]" strokecolor="white [3212]">
                <v:textbox>
                  <w:txbxContent>
                    <w:p w14:paraId="2E3AFB4A" w14:textId="23F0F3AD" w:rsidR="006849A4" w:rsidRPr="00F811F1" w:rsidRDefault="006849A4" w:rsidP="006849A4">
                      <w:pPr>
                        <w:jc w:val="center"/>
                      </w:pPr>
                      <w:r>
                        <w:t xml:space="preserve">Gambar </w:t>
                      </w:r>
                      <w:r>
                        <w:t>6</w:t>
                      </w:r>
                      <w:r>
                        <w:t xml:space="preserve"> </w:t>
                      </w:r>
                      <w:r>
                        <w:t>Prinsip kerja sistem</w:t>
                      </w:r>
                    </w:p>
                  </w:txbxContent>
                </v:textbox>
              </v:shape>
            </w:pict>
          </mc:Fallback>
        </mc:AlternateContent>
      </w:r>
    </w:p>
    <w:p w14:paraId="23724FE2" w14:textId="51BA51A5" w:rsidR="00534BC4" w:rsidRPr="009458A2" w:rsidRDefault="00534BC4" w:rsidP="001C7BBF">
      <w:pPr>
        <w:pStyle w:val="Text"/>
        <w:rPr>
          <w:bCs/>
          <w:i/>
          <w:iCs/>
        </w:rPr>
      </w:pPr>
      <m:oMathPara>
        <m:oMath>
          <m:r>
            <w:rPr>
              <w:rFonts w:ascii="Cambria Math" w:hAnsi="Cambria Math"/>
            </w:rPr>
            <m:t xml:space="preserve">accuracy= </m:t>
          </m:r>
          <m:f>
            <m:fPr>
              <m:ctrlPr>
                <w:rPr>
                  <w:rFonts w:ascii="Cambria Math" w:hAnsi="Cambria Math"/>
                  <w:i/>
                  <w:iCs/>
                </w:rPr>
              </m:ctrlPr>
            </m:fPr>
            <m:num>
              <m:r>
                <w:rPr>
                  <w:rFonts w:ascii="Cambria Math" w:hAnsi="Cambria Math"/>
                </w:rPr>
                <m:t>jumlah nilai true postive</m:t>
              </m:r>
            </m:num>
            <m:den>
              <m:r>
                <w:rPr>
                  <w:rFonts w:ascii="Cambria Math" w:hAnsi="Cambria Math"/>
                </w:rPr>
                <m:t>jumlah data</m:t>
              </m:r>
            </m:den>
          </m:f>
          <m:r>
            <w:rPr>
              <w:rFonts w:ascii="Cambria Math" w:hAnsi="Cambria Math"/>
            </w:rPr>
            <m:t xml:space="preserve"> × 100%       </m:t>
          </m:r>
          <m:r>
            <m:rPr>
              <m:sty m:val="p"/>
            </m:rPr>
            <w:rPr>
              <w:rFonts w:ascii="Cambria Math" w:hAnsi="Cambria Math"/>
            </w:rPr>
            <m:t>1</m:t>
          </m:r>
        </m:oMath>
      </m:oMathPara>
    </w:p>
    <w:p w14:paraId="58F6259E" w14:textId="1F5070A9" w:rsidR="00AD3E51" w:rsidRDefault="004F3F22" w:rsidP="00484686">
      <w:pPr>
        <w:pStyle w:val="Text"/>
      </w:pPr>
      <w:r>
        <w:t>.</w:t>
      </w:r>
    </w:p>
    <w:p w14:paraId="4FC2ECC2" w14:textId="72DC2CD1" w:rsidR="00534BC4" w:rsidRDefault="00534BC4" w:rsidP="00484686">
      <w:pPr>
        <w:pStyle w:val="Text"/>
      </w:pPr>
      <w:r>
        <w:t xml:space="preserve">Nilai </w:t>
      </w:r>
      <w:r>
        <w:rPr>
          <w:i/>
          <w:iCs/>
        </w:rPr>
        <w:t xml:space="preserve">accuracy </w:t>
      </w:r>
      <w:r>
        <w:t xml:space="preserve">diperoleh dengan menggunakan rumus persamaan 1. Nilai </w:t>
      </w:r>
      <w:r>
        <w:rPr>
          <w:i/>
          <w:iCs/>
        </w:rPr>
        <w:t xml:space="preserve">accuracy </w:t>
      </w:r>
      <w:r>
        <w:t xml:space="preserve">merupakan rasio prediksi benar dengan keseluruhan data. Nilai </w:t>
      </w:r>
      <w:r>
        <w:rPr>
          <w:i/>
          <w:iCs/>
        </w:rPr>
        <w:t xml:space="preserve">accuracy </w:t>
      </w:r>
      <w:r>
        <w:t xml:space="preserve">menggambarkan seberapa akurat model dalam mengklasifikasikan data dengan benar. </w:t>
      </w:r>
    </w:p>
    <w:p w14:paraId="01082847" w14:textId="133FB0B9" w:rsidR="00534BC4" w:rsidRDefault="00534BC4" w:rsidP="00484686">
      <w:pPr>
        <w:pStyle w:val="Text"/>
      </w:pPr>
    </w:p>
    <w:p w14:paraId="15BEB380" w14:textId="5DDB7805" w:rsidR="00534BC4" w:rsidRPr="00534BC4" w:rsidRDefault="00534BC4" w:rsidP="00534BC4">
      <w:pPr>
        <w:pStyle w:val="Text"/>
        <w:ind w:left="-142" w:firstLine="0"/>
      </w:pPr>
      <m:oMathPara>
        <m:oMath>
          <m:r>
            <w:rPr>
              <w:rFonts w:ascii="Cambria Math" w:hAnsi="Cambria Math"/>
            </w:rPr>
            <m:t xml:space="preserve">precision= </m:t>
          </m:r>
          <m:f>
            <m:fPr>
              <m:ctrlPr>
                <w:rPr>
                  <w:rFonts w:ascii="Cambria Math" w:hAnsi="Cambria Math"/>
                  <w:i/>
                  <w:iCs/>
                </w:rPr>
              </m:ctrlPr>
            </m:fPr>
            <m:num>
              <m:r>
                <w:rPr>
                  <w:rFonts w:ascii="Cambria Math" w:hAnsi="Cambria Math"/>
                </w:rPr>
                <m:t>jumlah true positive</m:t>
              </m:r>
            </m:num>
            <m:den>
              <m:r>
                <w:rPr>
                  <w:rFonts w:ascii="Cambria Math" w:hAnsi="Cambria Math"/>
                </w:rPr>
                <m:t>true positive+false positive</m:t>
              </m:r>
            </m:den>
          </m:f>
          <m:r>
            <w:rPr>
              <w:rFonts w:ascii="Cambria Math" w:hAnsi="Cambria Math"/>
            </w:rPr>
            <m:t xml:space="preserve"> × 100%       2</m:t>
          </m:r>
        </m:oMath>
      </m:oMathPara>
    </w:p>
    <w:p w14:paraId="47983DA5" w14:textId="3B4850C3" w:rsidR="00534BC4" w:rsidRDefault="00534BC4" w:rsidP="00534BC4">
      <w:pPr>
        <w:pStyle w:val="Text"/>
        <w:ind w:left="-142" w:firstLine="0"/>
      </w:pPr>
    </w:p>
    <w:p w14:paraId="2956C04A" w14:textId="57674FD7" w:rsidR="00534BC4" w:rsidRDefault="00534BC4" w:rsidP="00534BC4">
      <w:pPr>
        <w:pStyle w:val="Text"/>
        <w:ind w:firstLine="142"/>
      </w:pPr>
      <w:r>
        <w:t xml:space="preserve">Nilai </w:t>
      </w:r>
      <w:r w:rsidRPr="00534BC4">
        <w:rPr>
          <w:i/>
          <w:iCs/>
        </w:rPr>
        <w:t>precision</w:t>
      </w:r>
      <w:r>
        <w:t xml:space="preserve"> diperoleh dengan menggunakan rumus persamaan 2. Nilai </w:t>
      </w:r>
      <w:r>
        <w:rPr>
          <w:i/>
          <w:iCs/>
        </w:rPr>
        <w:t xml:space="preserve">precision </w:t>
      </w:r>
      <w:r>
        <w:t>menggambarkan tingkat keakuratan antara data yang diminta dengan hasil prediksi yang benar.</w:t>
      </w:r>
    </w:p>
    <w:p w14:paraId="4DF0EF19" w14:textId="358D1AA5" w:rsidR="00534BC4" w:rsidRDefault="00E75AEB" w:rsidP="00534BC4">
      <w:pPr>
        <w:pStyle w:val="Text"/>
        <w:ind w:firstLine="142"/>
      </w:pPr>
      <w:r>
        <w:rPr>
          <w:noProof/>
          <w:szCs w:val="24"/>
        </w:rPr>
        <w:drawing>
          <wp:anchor distT="0" distB="0" distL="114300" distR="114300" simplePos="0" relativeHeight="251675648" behindDoc="1" locked="0" layoutInCell="1" allowOverlap="1" wp14:anchorId="294F1304" wp14:editId="26FB19B9">
            <wp:simplePos x="0" y="0"/>
            <wp:positionH relativeFrom="margin">
              <wp:posOffset>3444174</wp:posOffset>
            </wp:positionH>
            <wp:positionV relativeFrom="paragraph">
              <wp:posOffset>399503</wp:posOffset>
            </wp:positionV>
            <wp:extent cx="3190875" cy="1072515"/>
            <wp:effectExtent l="0" t="0" r="952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
                      <a:extLst>
                        <a:ext uri="{28A0092B-C50C-407E-A947-70E740481C1C}">
                          <a14:useLocalDpi xmlns:a14="http://schemas.microsoft.com/office/drawing/2010/main" val="0"/>
                        </a:ext>
                      </a:extLst>
                    </a:blip>
                    <a:stretch>
                      <a:fillRect/>
                    </a:stretch>
                  </pic:blipFill>
                  <pic:spPr>
                    <a:xfrm>
                      <a:off x="0" y="0"/>
                      <a:ext cx="3190875" cy="1072515"/>
                    </a:xfrm>
                    <a:prstGeom prst="rect">
                      <a:avLst/>
                    </a:prstGeom>
                  </pic:spPr>
                </pic:pic>
              </a:graphicData>
            </a:graphic>
            <wp14:sizeRelH relativeFrom="margin">
              <wp14:pctWidth>0</wp14:pctWidth>
            </wp14:sizeRelH>
            <wp14:sizeRelV relativeFrom="margin">
              <wp14:pctHeight>0</wp14:pctHeight>
            </wp14:sizeRelV>
          </wp:anchor>
        </w:drawing>
      </w:r>
    </w:p>
    <w:p w14:paraId="49F033B5" w14:textId="74D22FE8" w:rsidR="00534BC4" w:rsidRPr="00534BC4" w:rsidRDefault="00534BC4" w:rsidP="00534BC4">
      <w:pPr>
        <w:pStyle w:val="Text"/>
        <w:ind w:firstLine="142"/>
        <w:rPr>
          <w:iCs/>
        </w:rPr>
      </w:pPr>
      <m:oMathPara>
        <m:oMath>
          <m:r>
            <w:rPr>
              <w:rFonts w:ascii="Cambria Math" w:hAnsi="Cambria Math"/>
            </w:rPr>
            <m:t xml:space="preserve">recall= </m:t>
          </m:r>
          <m:f>
            <m:fPr>
              <m:ctrlPr>
                <w:rPr>
                  <w:rFonts w:ascii="Cambria Math" w:hAnsi="Cambria Math"/>
                  <w:i/>
                  <w:iCs/>
                </w:rPr>
              </m:ctrlPr>
            </m:fPr>
            <m:num>
              <m:r>
                <w:rPr>
                  <w:rFonts w:ascii="Cambria Math" w:hAnsi="Cambria Math"/>
                </w:rPr>
                <m:t>jumlah true positive</m:t>
              </m:r>
            </m:num>
            <m:den>
              <m:r>
                <w:rPr>
                  <w:rFonts w:ascii="Cambria Math" w:hAnsi="Cambria Math"/>
                </w:rPr>
                <m:t>true positive+false negative</m:t>
              </m:r>
            </m:den>
          </m:f>
          <m:r>
            <w:rPr>
              <w:rFonts w:ascii="Cambria Math" w:hAnsi="Cambria Math"/>
            </w:rPr>
            <m:t xml:space="preserve"> × 100%       3</m:t>
          </m:r>
        </m:oMath>
      </m:oMathPara>
    </w:p>
    <w:p w14:paraId="3E84CE31" w14:textId="28452F41" w:rsidR="00534BC4" w:rsidRDefault="00534BC4" w:rsidP="00534BC4">
      <w:pPr>
        <w:pStyle w:val="Text"/>
        <w:ind w:firstLine="142"/>
        <w:rPr>
          <w:iCs/>
        </w:rPr>
      </w:pPr>
    </w:p>
    <w:p w14:paraId="6822BA18" w14:textId="2361938D" w:rsidR="00A50014" w:rsidRDefault="00534BC4" w:rsidP="00AA2690">
      <w:pPr>
        <w:pStyle w:val="Text"/>
        <w:ind w:firstLine="142"/>
        <w:rPr>
          <w:iCs/>
        </w:rPr>
      </w:pPr>
      <w:r>
        <w:rPr>
          <w:iCs/>
        </w:rPr>
        <w:t xml:space="preserve">Nilai </w:t>
      </w:r>
      <w:r>
        <w:rPr>
          <w:i/>
        </w:rPr>
        <w:t>reca</w:t>
      </w:r>
      <w:r w:rsidR="00AA2690">
        <w:rPr>
          <w:i/>
        </w:rPr>
        <w:t>l</w:t>
      </w:r>
      <w:r>
        <w:rPr>
          <w:i/>
        </w:rPr>
        <w:t xml:space="preserve">l </w:t>
      </w:r>
      <w:r w:rsidRPr="00534BC4">
        <w:rPr>
          <w:iCs/>
        </w:rPr>
        <w:t xml:space="preserve">diperoleh dengan </w:t>
      </w:r>
      <w:r>
        <w:rPr>
          <w:iCs/>
        </w:rPr>
        <w:t>menggunakan rumus persamaan 3. Nilai recall menggambarkan peluang data dengan kategori positif yang dengan tepat di prediksi positif.</w:t>
      </w:r>
    </w:p>
    <w:p w14:paraId="08191DA1" w14:textId="660AEA8A" w:rsidR="00E97402" w:rsidRDefault="00DE52D8">
      <w:pPr>
        <w:pStyle w:val="Heading1"/>
      </w:pPr>
      <w:r>
        <w:rPr>
          <w:lang w:val="id-ID"/>
        </w:rPr>
        <w:t>Hasil dan Pembahasan</w:t>
      </w:r>
    </w:p>
    <w:p w14:paraId="77A113E4" w14:textId="4EC1A778" w:rsidR="005A370D" w:rsidRDefault="005A370D" w:rsidP="005A370D">
      <w:pPr>
        <w:pStyle w:val="Heading2"/>
      </w:pPr>
      <w:r>
        <w:t>Dataset</w:t>
      </w:r>
    </w:p>
    <w:p w14:paraId="01A67A34" w14:textId="19E5AF72" w:rsidR="002B0FAB" w:rsidRDefault="005A370D" w:rsidP="005A370D">
      <w:pPr>
        <w:ind w:firstLine="142"/>
        <w:jc w:val="both"/>
      </w:pPr>
      <w:r>
        <w:t xml:space="preserve">Dataset yang digunakan dalam penelitian terdiri dari data </w:t>
      </w:r>
      <w:r>
        <w:rPr>
          <w:i/>
          <w:iCs/>
        </w:rPr>
        <w:t xml:space="preserve">training, </w:t>
      </w:r>
      <w:r>
        <w:t xml:space="preserve">data validasi, data uji dan data tes. Data </w:t>
      </w:r>
      <w:r>
        <w:rPr>
          <w:i/>
          <w:iCs/>
        </w:rPr>
        <w:t xml:space="preserve">training </w:t>
      </w:r>
      <w:r>
        <w:t>berjumah 300 citra yang terdiri 100 citra pala A, 100 citra pala B dan 100 citra pala C.</w:t>
      </w:r>
      <w:r w:rsidR="002B0FAB">
        <w:t xml:space="preserve"> Data validasi berjumlah 30% dari data </w:t>
      </w:r>
      <w:r w:rsidR="002B0FAB">
        <w:rPr>
          <w:i/>
          <w:iCs/>
        </w:rPr>
        <w:t xml:space="preserve">training. </w:t>
      </w:r>
      <w:r w:rsidR="002B0FAB">
        <w:t xml:space="preserve">Data uji merupakan data baru berjumlah 45 citra. </w:t>
      </w:r>
      <w:r w:rsidR="00994E68">
        <w:t>Keterangan mengenai dataset bisa di lihat pada tabel II</w:t>
      </w:r>
    </w:p>
    <w:p w14:paraId="7CC313B4" w14:textId="51DAD2A8" w:rsidR="00F811F1" w:rsidRDefault="00F811F1" w:rsidP="005A370D">
      <w:pPr>
        <w:ind w:firstLine="142"/>
        <w:jc w:val="both"/>
      </w:pPr>
    </w:p>
    <w:p w14:paraId="5FE88B07" w14:textId="41C2F154" w:rsidR="002B0FAB" w:rsidRPr="00B11F95" w:rsidRDefault="002B0FAB" w:rsidP="002B0FAB">
      <w:pPr>
        <w:pStyle w:val="TableTitle"/>
      </w:pPr>
      <w:r>
        <w:t>TABEL I</w:t>
      </w:r>
    </w:p>
    <w:p w14:paraId="772A75A3" w14:textId="452BB048" w:rsidR="002B0FAB" w:rsidRPr="002651CD" w:rsidRDefault="002B0FAB" w:rsidP="002B0FAB">
      <w:pPr>
        <w:pStyle w:val="TableTitle"/>
        <w:rPr>
          <w:lang w:val="id-ID"/>
        </w:rPr>
      </w:pPr>
      <w:r>
        <w:t>Dataset</w:t>
      </w:r>
    </w:p>
    <w:p w14:paraId="44351475" w14:textId="1EE27192" w:rsidR="002B0FAB" w:rsidRPr="002B0FAB" w:rsidRDefault="000F4993" w:rsidP="005A370D">
      <w:pPr>
        <w:ind w:firstLine="142"/>
        <w:jc w:val="both"/>
      </w:pPr>
      <w:r>
        <w:rPr>
          <w:noProof/>
        </w:rPr>
        <mc:AlternateContent>
          <mc:Choice Requires="wps">
            <w:drawing>
              <wp:anchor distT="45720" distB="45720" distL="114300" distR="114300" simplePos="0" relativeHeight="251729920" behindDoc="1" locked="0" layoutInCell="1" allowOverlap="1" wp14:anchorId="1B8B5699" wp14:editId="55E88ABA">
                <wp:simplePos x="0" y="0"/>
                <wp:positionH relativeFrom="column">
                  <wp:posOffset>3658235</wp:posOffset>
                </wp:positionH>
                <wp:positionV relativeFrom="paragraph">
                  <wp:posOffset>145415</wp:posOffset>
                </wp:positionV>
                <wp:extent cx="3050540" cy="244475"/>
                <wp:effectExtent l="0" t="0" r="16510" b="222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0540" cy="244475"/>
                        </a:xfrm>
                        <a:prstGeom prst="rect">
                          <a:avLst/>
                        </a:prstGeom>
                        <a:solidFill>
                          <a:schemeClr val="bg1"/>
                        </a:solidFill>
                        <a:ln w="9525">
                          <a:solidFill>
                            <a:schemeClr val="bg1"/>
                          </a:solidFill>
                          <a:miter lim="800000"/>
                          <a:headEnd/>
                          <a:tailEnd/>
                        </a:ln>
                      </wps:spPr>
                      <wps:txbx>
                        <w:txbxContent>
                          <w:p w14:paraId="0F5113A9" w14:textId="0F33893A" w:rsidR="000F4993" w:rsidRPr="00C534CE" w:rsidRDefault="000F4993" w:rsidP="000F4993">
                            <w:pPr>
                              <w:jc w:val="center"/>
                              <w:rPr>
                                <w:i/>
                                <w:iCs/>
                              </w:rPr>
                            </w:pPr>
                            <w:r>
                              <w:t xml:space="preserve">Gambar 8 Diagram Perbandingan akurasi dan </w:t>
                            </w:r>
                            <w:r>
                              <w:rPr>
                                <w:i/>
                                <w:iCs/>
                              </w:rPr>
                              <w:t>lo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8B5699" id="_x0000_s1028" type="#_x0000_t202" style="position:absolute;left:0;text-align:left;margin-left:288.05pt;margin-top:11.45pt;width:240.2pt;height:19.25pt;z-index:-251586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" fillcolor="white [3212]" strokecolor="white [3212]">
                <v:textbox>
                  <w:txbxContent>
                    <w:p w14:paraId="0F5113A9" w14:textId="0F33893A" w:rsidR="000F4993" w:rsidRPr="00C534CE" w:rsidRDefault="000F4993" w:rsidP="000F4993">
                      <w:pPr>
                        <w:jc w:val="center"/>
                        <w:rPr>
                          <w:i/>
                          <w:iCs/>
                        </w:rPr>
                      </w:pPr>
                      <w:r>
                        <w:t xml:space="preserve">Gambar 8 Diagram Perbandingan akurasi dan </w:t>
                      </w:r>
                      <w:r>
                        <w:rPr>
                          <w:i/>
                          <w:iCs/>
                        </w:rPr>
                        <w:t>loss</w:t>
                      </w:r>
                    </w:p>
                  </w:txbxContent>
                </v:textbox>
              </v:shape>
            </w:pict>
          </mc:Fallback>
        </mc:AlternateContent>
      </w:r>
    </w:p>
    <w:tbl>
      <w:tblPr>
        <w:tblStyle w:val="TableGrid"/>
        <w:tblW w:w="0" w:type="auto"/>
        <w:tblLook w:val="04A0" w:firstRow="1" w:lastRow="0" w:firstColumn="1" w:lastColumn="0" w:noHBand="0" w:noVBand="1"/>
      </w:tblPr>
      <w:tblGrid>
        <w:gridCol w:w="1257"/>
        <w:gridCol w:w="1573"/>
        <w:gridCol w:w="1276"/>
        <w:gridCol w:w="923"/>
      </w:tblGrid>
      <w:tr w:rsidR="002B0FAB" w14:paraId="238739BD" w14:textId="77777777" w:rsidTr="002B0FAB">
        <w:tc>
          <w:tcPr>
            <w:tcW w:w="1257" w:type="dxa"/>
          </w:tcPr>
          <w:p w14:paraId="5321D3FC" w14:textId="0DA632B4" w:rsidR="002B0FAB" w:rsidRDefault="002B0FAB" w:rsidP="005A370D">
            <w:pPr>
              <w:jc w:val="both"/>
            </w:pPr>
            <w:r>
              <w:t>Kategori</w:t>
            </w:r>
          </w:p>
        </w:tc>
        <w:tc>
          <w:tcPr>
            <w:tcW w:w="1573" w:type="dxa"/>
          </w:tcPr>
          <w:p w14:paraId="53CE4476" w14:textId="7789F579" w:rsidR="002B0FAB" w:rsidRPr="002B0FAB" w:rsidRDefault="002B0FAB" w:rsidP="005A370D">
            <w:pPr>
              <w:jc w:val="both"/>
              <w:rPr>
                <w:i/>
                <w:iCs/>
              </w:rPr>
            </w:pPr>
            <w:r>
              <w:rPr>
                <w:i/>
                <w:iCs/>
              </w:rPr>
              <w:t>Data training</w:t>
            </w:r>
          </w:p>
        </w:tc>
        <w:tc>
          <w:tcPr>
            <w:tcW w:w="1276" w:type="dxa"/>
          </w:tcPr>
          <w:p w14:paraId="2B253B82" w14:textId="0D3ECB4B" w:rsidR="002B0FAB" w:rsidRDefault="002B0FAB" w:rsidP="005A370D">
            <w:pPr>
              <w:jc w:val="both"/>
            </w:pPr>
            <w:r>
              <w:t>Data validasi</w:t>
            </w:r>
          </w:p>
        </w:tc>
        <w:tc>
          <w:tcPr>
            <w:tcW w:w="923" w:type="dxa"/>
          </w:tcPr>
          <w:p w14:paraId="4E68BF7F" w14:textId="41744010" w:rsidR="002B0FAB" w:rsidRDefault="002B0FAB" w:rsidP="005A370D">
            <w:pPr>
              <w:jc w:val="both"/>
            </w:pPr>
            <w:r>
              <w:t>Data uji</w:t>
            </w:r>
          </w:p>
        </w:tc>
      </w:tr>
      <w:tr w:rsidR="002B0FAB" w14:paraId="083F347D" w14:textId="77777777" w:rsidTr="002B0FAB">
        <w:tc>
          <w:tcPr>
            <w:tcW w:w="1257" w:type="dxa"/>
          </w:tcPr>
          <w:p w14:paraId="15BECFE5" w14:textId="16003706" w:rsidR="002B0FAB" w:rsidRDefault="002B0FAB" w:rsidP="005A370D">
            <w:pPr>
              <w:jc w:val="both"/>
            </w:pPr>
            <w:r>
              <w:t>Pala A</w:t>
            </w:r>
          </w:p>
        </w:tc>
        <w:tc>
          <w:tcPr>
            <w:tcW w:w="1573" w:type="dxa"/>
          </w:tcPr>
          <w:p w14:paraId="543A3B90" w14:textId="327A4EC6" w:rsidR="002B0FAB" w:rsidRDefault="002B0FAB" w:rsidP="005A370D">
            <w:pPr>
              <w:jc w:val="both"/>
            </w:pPr>
            <w:r>
              <w:t>300</w:t>
            </w:r>
          </w:p>
        </w:tc>
        <w:tc>
          <w:tcPr>
            <w:tcW w:w="1276" w:type="dxa"/>
          </w:tcPr>
          <w:p w14:paraId="590BE611" w14:textId="10CB1D9D" w:rsidR="002B0FAB" w:rsidRDefault="002B0FAB" w:rsidP="005A370D">
            <w:pPr>
              <w:jc w:val="both"/>
            </w:pPr>
            <w:r>
              <w:t>30</w:t>
            </w:r>
          </w:p>
        </w:tc>
        <w:tc>
          <w:tcPr>
            <w:tcW w:w="923" w:type="dxa"/>
          </w:tcPr>
          <w:p w14:paraId="38860373" w14:textId="24CC2BAA" w:rsidR="002B0FAB" w:rsidRDefault="002B0FAB" w:rsidP="005A370D">
            <w:pPr>
              <w:jc w:val="both"/>
            </w:pPr>
            <w:r>
              <w:t>15</w:t>
            </w:r>
          </w:p>
        </w:tc>
      </w:tr>
      <w:tr w:rsidR="002B0FAB" w14:paraId="647E903C" w14:textId="77777777" w:rsidTr="002B0FAB">
        <w:tc>
          <w:tcPr>
            <w:tcW w:w="1257" w:type="dxa"/>
          </w:tcPr>
          <w:p w14:paraId="7BCD4D7D" w14:textId="11E02F76" w:rsidR="002B0FAB" w:rsidRDefault="002B0FAB" w:rsidP="005A370D">
            <w:pPr>
              <w:jc w:val="both"/>
            </w:pPr>
            <w:r>
              <w:t>Pala B</w:t>
            </w:r>
          </w:p>
        </w:tc>
        <w:tc>
          <w:tcPr>
            <w:tcW w:w="1573" w:type="dxa"/>
          </w:tcPr>
          <w:p w14:paraId="0E22A974" w14:textId="409A6C28" w:rsidR="002B0FAB" w:rsidRDefault="002B0FAB" w:rsidP="005A370D">
            <w:pPr>
              <w:jc w:val="both"/>
            </w:pPr>
            <w:r>
              <w:t>300</w:t>
            </w:r>
          </w:p>
        </w:tc>
        <w:tc>
          <w:tcPr>
            <w:tcW w:w="1276" w:type="dxa"/>
          </w:tcPr>
          <w:p w14:paraId="62CB7020" w14:textId="2D32CC0F" w:rsidR="002B0FAB" w:rsidRDefault="002B0FAB" w:rsidP="005A370D">
            <w:pPr>
              <w:jc w:val="both"/>
            </w:pPr>
            <w:r>
              <w:t>30</w:t>
            </w:r>
          </w:p>
        </w:tc>
        <w:tc>
          <w:tcPr>
            <w:tcW w:w="923" w:type="dxa"/>
          </w:tcPr>
          <w:p w14:paraId="3199632D" w14:textId="5CDC0FD9" w:rsidR="002B0FAB" w:rsidRDefault="002B0FAB" w:rsidP="005A370D">
            <w:pPr>
              <w:jc w:val="both"/>
            </w:pPr>
            <w:r>
              <w:t>15</w:t>
            </w:r>
          </w:p>
        </w:tc>
      </w:tr>
      <w:tr w:rsidR="002B0FAB" w14:paraId="4FEB2CDF" w14:textId="77777777" w:rsidTr="002B0FAB">
        <w:tc>
          <w:tcPr>
            <w:tcW w:w="1257" w:type="dxa"/>
          </w:tcPr>
          <w:p w14:paraId="6670344C" w14:textId="21CD0058" w:rsidR="002B0FAB" w:rsidRDefault="002B0FAB" w:rsidP="005A370D">
            <w:pPr>
              <w:jc w:val="both"/>
            </w:pPr>
            <w:r>
              <w:t>Pala C</w:t>
            </w:r>
          </w:p>
        </w:tc>
        <w:tc>
          <w:tcPr>
            <w:tcW w:w="1573" w:type="dxa"/>
          </w:tcPr>
          <w:p w14:paraId="79933407" w14:textId="136EBC9D" w:rsidR="002B0FAB" w:rsidRDefault="002B0FAB" w:rsidP="005A370D">
            <w:pPr>
              <w:jc w:val="both"/>
            </w:pPr>
            <w:r>
              <w:t>300</w:t>
            </w:r>
          </w:p>
        </w:tc>
        <w:tc>
          <w:tcPr>
            <w:tcW w:w="1276" w:type="dxa"/>
          </w:tcPr>
          <w:p w14:paraId="1F3FEA61" w14:textId="2861BD83" w:rsidR="002B0FAB" w:rsidRDefault="002B0FAB" w:rsidP="005A370D">
            <w:pPr>
              <w:jc w:val="both"/>
            </w:pPr>
            <w:r>
              <w:t>30</w:t>
            </w:r>
          </w:p>
        </w:tc>
        <w:tc>
          <w:tcPr>
            <w:tcW w:w="923" w:type="dxa"/>
          </w:tcPr>
          <w:p w14:paraId="720F4C33" w14:textId="4A1F863F" w:rsidR="002B0FAB" w:rsidRDefault="002B0FAB" w:rsidP="005A370D">
            <w:pPr>
              <w:jc w:val="both"/>
            </w:pPr>
            <w:r>
              <w:t>15</w:t>
            </w:r>
          </w:p>
        </w:tc>
      </w:tr>
    </w:tbl>
    <w:p w14:paraId="0A180610" w14:textId="51F24BDE" w:rsidR="006849A4" w:rsidRDefault="006849A4" w:rsidP="005A370D">
      <w:pPr>
        <w:ind w:firstLine="142"/>
        <w:jc w:val="both"/>
      </w:pPr>
    </w:p>
    <w:p w14:paraId="581A24B5" w14:textId="06625BF8" w:rsidR="0092121A" w:rsidRDefault="0092121A" w:rsidP="0092121A">
      <w:pPr>
        <w:pStyle w:val="Heading2"/>
      </w:pPr>
      <w:r>
        <w:t>Deteksi Objek</w:t>
      </w:r>
    </w:p>
    <w:p w14:paraId="7D17573F" w14:textId="31009994" w:rsidR="0092121A" w:rsidRPr="00F93E3F" w:rsidRDefault="00F93E3F" w:rsidP="00F93E3F">
      <w:pPr>
        <w:ind w:firstLine="142"/>
        <w:jc w:val="both"/>
      </w:pPr>
      <w:r>
        <w:t>Sebelum citra di olah</w:t>
      </w:r>
      <w:r w:rsidR="00C534CE">
        <w:t>, c</w:t>
      </w:r>
      <w:r>
        <w:t xml:space="preserve">itra di lakukan proses </w:t>
      </w:r>
      <w:r>
        <w:rPr>
          <w:i/>
          <w:iCs/>
        </w:rPr>
        <w:t xml:space="preserve">preprocessing. </w:t>
      </w:r>
      <w:r w:rsidRPr="00F93E3F">
        <w:t xml:space="preserve">Proses </w:t>
      </w:r>
      <w:r>
        <w:rPr>
          <w:i/>
          <w:iCs/>
        </w:rPr>
        <w:t xml:space="preserve">preprocessing </w:t>
      </w:r>
      <w:r>
        <w:t xml:space="preserve">yang di lakukan adalah </w:t>
      </w:r>
      <w:r w:rsidR="0092121A">
        <w:t>Deteksi objek</w:t>
      </w:r>
      <w:r>
        <w:t xml:space="preserve">. Deteksi objek </w:t>
      </w:r>
      <w:r w:rsidR="0092121A">
        <w:t xml:space="preserve">menggunakan </w:t>
      </w:r>
      <w:r w:rsidR="0092121A" w:rsidRPr="00F93E3F">
        <w:rPr>
          <w:i/>
          <w:iCs/>
        </w:rPr>
        <w:t>library</w:t>
      </w:r>
      <w:r w:rsidR="0092121A">
        <w:t xml:space="preserve"> </w:t>
      </w:r>
      <w:r w:rsidR="0092121A">
        <w:rPr>
          <w:i/>
          <w:iCs/>
        </w:rPr>
        <w:t>OpenCV</w:t>
      </w:r>
      <w:r>
        <w:rPr>
          <w:i/>
          <w:iCs/>
        </w:rPr>
        <w:t xml:space="preserve">. </w:t>
      </w:r>
      <w:r>
        <w:t xml:space="preserve">Proses deteksi objek adalah proses </w:t>
      </w:r>
      <w:r>
        <w:rPr>
          <w:i/>
          <w:iCs/>
        </w:rPr>
        <w:t xml:space="preserve">cropping </w:t>
      </w:r>
      <w:r>
        <w:t xml:space="preserve">berdasarkan objek yang di deteksi oleh sistem. </w:t>
      </w:r>
      <w:r>
        <w:rPr>
          <w:i/>
          <w:iCs/>
        </w:rPr>
        <w:t xml:space="preserve"> </w:t>
      </w:r>
      <w:r>
        <w:t xml:space="preserve">Citra masukkan diterapkan filter-filter yang ada pada </w:t>
      </w:r>
      <w:r>
        <w:rPr>
          <w:i/>
          <w:iCs/>
        </w:rPr>
        <w:t xml:space="preserve">library OpenCV </w:t>
      </w:r>
      <w:r>
        <w:t xml:space="preserve">diantarnya filter </w:t>
      </w:r>
      <w:r>
        <w:rPr>
          <w:i/>
          <w:iCs/>
        </w:rPr>
        <w:t xml:space="preserve">grayscale, gaussianBlur, masking, </w:t>
      </w:r>
      <w:r>
        <w:t xml:space="preserve">dan </w:t>
      </w:r>
      <w:r w:rsidRPr="00F93E3F">
        <w:rPr>
          <w:i/>
          <w:iCs/>
        </w:rPr>
        <w:t>canny</w:t>
      </w:r>
      <w:r>
        <w:t xml:space="preserve">. Untuk mendekteksi objek menggunakan fungsi </w:t>
      </w:r>
      <w:r>
        <w:rPr>
          <w:i/>
          <w:iCs/>
        </w:rPr>
        <w:t xml:space="preserve">findContours() </w:t>
      </w:r>
      <w:r>
        <w:t xml:space="preserve">untuk </w:t>
      </w:r>
      <w:r w:rsidR="007C163D">
        <w:t xml:space="preserve">mendeteksi garis tepi setelah filter </w:t>
      </w:r>
      <w:r w:rsidR="007C163D">
        <w:rPr>
          <w:i/>
          <w:iCs/>
        </w:rPr>
        <w:t>canny.</w:t>
      </w:r>
      <w:r>
        <w:rPr>
          <w:i/>
          <w:iCs/>
        </w:rPr>
        <w:t xml:space="preserve"> </w:t>
      </w:r>
    </w:p>
    <w:p w14:paraId="0E4893B4" w14:textId="7ADB3B44" w:rsidR="005A370D" w:rsidRPr="005A370D" w:rsidRDefault="005A370D" w:rsidP="005A370D">
      <w:pPr>
        <w:pStyle w:val="Heading2"/>
      </w:pPr>
      <w:r>
        <w:t>Implementasi CNN</w:t>
      </w:r>
    </w:p>
    <w:p w14:paraId="531B5A4E" w14:textId="411CA215" w:rsidR="007955F3" w:rsidRDefault="007955F3" w:rsidP="001A3247">
      <w:pPr>
        <w:pStyle w:val="Text"/>
        <w:ind w:firstLine="144"/>
        <w:rPr>
          <w:bCs/>
          <w:i/>
          <w:iCs/>
        </w:rPr>
      </w:pPr>
      <w:r>
        <w:rPr>
          <w:bCs/>
        </w:rPr>
        <w:t xml:space="preserve">Implementasi pengklasifikian biji pala menggunakan bahasa pemrograman python. Dalam mengklasifikasi biji pala, terdapat beberapa tahapan diantara lain mempersiapkan data </w:t>
      </w:r>
      <w:r>
        <w:rPr>
          <w:bCs/>
          <w:i/>
          <w:iCs/>
        </w:rPr>
        <w:t xml:space="preserve">training, </w:t>
      </w:r>
      <w:r>
        <w:rPr>
          <w:bCs/>
        </w:rPr>
        <w:t xml:space="preserve">data tes, serta pembuatan model menggunakan algoritma </w:t>
      </w:r>
      <w:r>
        <w:rPr>
          <w:bCs/>
          <w:i/>
          <w:iCs/>
        </w:rPr>
        <w:t>Convolution Neural Network</w:t>
      </w:r>
      <w:r w:rsidR="00E967B7">
        <w:rPr>
          <w:bCs/>
          <w:i/>
          <w:iCs/>
        </w:rPr>
        <w:t>.</w:t>
      </w:r>
    </w:p>
    <w:p w14:paraId="1645D44F" w14:textId="121D34B3" w:rsidR="005D50DA" w:rsidRDefault="005A370D" w:rsidP="00E75AEB">
      <w:pPr>
        <w:pStyle w:val="Text"/>
        <w:ind w:firstLine="144"/>
        <w:rPr>
          <w:bCs/>
        </w:rPr>
      </w:pPr>
      <w:r>
        <w:rPr>
          <w:bCs/>
        </w:rPr>
        <w:t xml:space="preserve">Model CNN di gunakan menggunakan </w:t>
      </w:r>
      <w:r w:rsidR="007C163D">
        <w:rPr>
          <w:bCs/>
        </w:rPr>
        <w:t xml:space="preserve">data </w:t>
      </w:r>
      <w:r w:rsidR="007C163D">
        <w:rPr>
          <w:bCs/>
          <w:i/>
          <w:iCs/>
        </w:rPr>
        <w:t xml:space="preserve">training </w:t>
      </w:r>
      <w:r w:rsidR="007C163D">
        <w:rPr>
          <w:bCs/>
        </w:rPr>
        <w:t xml:space="preserve">dan data validasi. Proses </w:t>
      </w:r>
      <w:r w:rsidR="007C163D">
        <w:rPr>
          <w:bCs/>
          <w:i/>
          <w:iCs/>
        </w:rPr>
        <w:t xml:space="preserve">training </w:t>
      </w:r>
      <w:r w:rsidR="007C163D">
        <w:rPr>
          <w:bCs/>
        </w:rPr>
        <w:t xml:space="preserve">dilakukan dengan </w:t>
      </w:r>
      <w:r w:rsidR="007C163D">
        <w:rPr>
          <w:bCs/>
          <w:i/>
          <w:iCs/>
        </w:rPr>
        <w:t xml:space="preserve">epochs </w:t>
      </w:r>
      <w:r w:rsidR="007C163D">
        <w:rPr>
          <w:bCs/>
        </w:rPr>
        <w:t xml:space="preserve">atau pengulangan sebanyak 20. Proses </w:t>
      </w:r>
      <w:r w:rsidR="007C163D">
        <w:rPr>
          <w:bCs/>
          <w:i/>
          <w:iCs/>
        </w:rPr>
        <w:t xml:space="preserve">training </w:t>
      </w:r>
      <w:r w:rsidR="007C163D">
        <w:rPr>
          <w:bCs/>
        </w:rPr>
        <w:t xml:space="preserve">menghasilkan akurasi sebesar 97.8% dan </w:t>
      </w:r>
      <w:r w:rsidR="007C163D">
        <w:rPr>
          <w:bCs/>
          <w:i/>
          <w:iCs/>
        </w:rPr>
        <w:t>loss</w:t>
      </w:r>
      <w:r w:rsidR="00DE2A6E">
        <w:rPr>
          <w:bCs/>
          <w:i/>
          <w:iCs/>
        </w:rPr>
        <w:t xml:space="preserve"> </w:t>
      </w:r>
      <w:r w:rsidR="007C163D">
        <w:rPr>
          <w:bCs/>
        </w:rPr>
        <w:t>1.2%</w:t>
      </w:r>
      <w:r w:rsidR="00994E68">
        <w:rPr>
          <w:bCs/>
        </w:rPr>
        <w:t xml:space="preserve">. Grafik akurasi dan </w:t>
      </w:r>
      <w:r w:rsidR="00994E68">
        <w:rPr>
          <w:bCs/>
          <w:i/>
          <w:iCs/>
        </w:rPr>
        <w:t xml:space="preserve">loss </w:t>
      </w:r>
      <w:r w:rsidR="00994E68">
        <w:rPr>
          <w:bCs/>
        </w:rPr>
        <w:t xml:space="preserve">bisa di lihat pada gambar </w:t>
      </w:r>
      <w:r w:rsidR="000F4993">
        <w:rPr>
          <w:bCs/>
        </w:rPr>
        <w:t>8</w:t>
      </w:r>
      <w:r w:rsidR="00DE2A6E" w:rsidRPr="00DE2A6E">
        <w:rPr>
          <w:bCs/>
        </w:rPr>
        <w:t>.</w:t>
      </w:r>
    </w:p>
    <w:p w14:paraId="2F1D01FF" w14:textId="77777777" w:rsidR="005D50DA" w:rsidRDefault="005D50DA" w:rsidP="005D50DA">
      <w:pPr>
        <w:pStyle w:val="Heading2"/>
      </w:pPr>
      <w:r>
        <w:t>Implementasi Antarmuka</w:t>
      </w:r>
    </w:p>
    <w:p w14:paraId="3D135A36" w14:textId="5AAA5CD6" w:rsidR="005D50DA" w:rsidRPr="005D50DA" w:rsidRDefault="005D50DA" w:rsidP="005D50DA">
      <w:pPr>
        <w:pStyle w:val="Heading2"/>
        <w:numPr>
          <w:ilvl w:val="0"/>
          <w:numId w:val="0"/>
        </w:numPr>
        <w:ind w:firstLine="202"/>
        <w:jc w:val="both"/>
        <w:rPr>
          <w:bCs/>
          <w:i w:val="0"/>
          <w:iCs w:val="0"/>
        </w:rPr>
      </w:pPr>
      <w:r w:rsidRPr="005D50DA">
        <w:rPr>
          <w:bCs/>
          <w:i w:val="0"/>
          <w:iCs w:val="0"/>
        </w:rPr>
        <w:t xml:space="preserve">Tahap ini adalah tahap implementasi rancangan antarmuka yang di gunakan untuk memprediksi datadalam penelitian ini dan aplikasi berbasis website. Implementasi antarmuka menggunakan library flask sebagai </w:t>
      </w:r>
      <w:r w:rsidRPr="005D50DA">
        <w:rPr>
          <w:bCs/>
        </w:rPr>
        <w:t>framework</w:t>
      </w:r>
      <w:r w:rsidRPr="005D50DA">
        <w:rPr>
          <w:bCs/>
          <w:i w:val="0"/>
          <w:iCs w:val="0"/>
        </w:rPr>
        <w:t xml:space="preserve"> </w:t>
      </w:r>
      <w:r w:rsidRPr="005D50DA">
        <w:rPr>
          <w:bCs/>
        </w:rPr>
        <w:t>web</w:t>
      </w:r>
      <w:r w:rsidRPr="005D50DA">
        <w:rPr>
          <w:bCs/>
          <w:i w:val="0"/>
          <w:iCs w:val="0"/>
        </w:rPr>
        <w:t xml:space="preserve"> pada pyhton. Implementasi antarmuka bisa di lihat pada gambar 7 dan gambar 9</w:t>
      </w:r>
    </w:p>
    <w:p w14:paraId="0538A3A9" w14:textId="2F47CBA5" w:rsidR="005D50DA" w:rsidRPr="005D50DA" w:rsidRDefault="005D50DA" w:rsidP="005D50DA">
      <w:pPr>
        <w:pStyle w:val="Text"/>
        <w:ind w:firstLine="144"/>
        <w:rPr>
          <w:bCs/>
        </w:rPr>
      </w:pPr>
    </w:p>
    <w:p w14:paraId="3FE2A393" w14:textId="3BA5148F" w:rsidR="005D50DA" w:rsidRDefault="005D50DA" w:rsidP="004E6508">
      <w:pPr>
        <w:pStyle w:val="Text"/>
        <w:ind w:firstLine="144"/>
        <w:rPr>
          <w:i/>
          <w:noProof/>
        </w:rPr>
      </w:pPr>
    </w:p>
    <w:p w14:paraId="3C84FEC1" w14:textId="46825C56" w:rsidR="005D50DA" w:rsidRDefault="00E75AEB">
      <w:pPr>
        <w:autoSpaceDE/>
        <w:autoSpaceDN/>
        <w:rPr>
          <w:i/>
          <w:noProof/>
        </w:rPr>
      </w:pPr>
      <w:r>
        <w:rPr>
          <w:noProof/>
        </w:rPr>
        <mc:AlternateContent>
          <mc:Choice Requires="wps">
            <w:drawing>
              <wp:anchor distT="45720" distB="45720" distL="114300" distR="114300" simplePos="0" relativeHeight="251679744" behindDoc="1" locked="0" layoutInCell="1" allowOverlap="1" wp14:anchorId="6DFC1926" wp14:editId="37E80D05">
                <wp:simplePos x="0" y="0"/>
                <wp:positionH relativeFrom="column">
                  <wp:posOffset>219381</wp:posOffset>
                </wp:positionH>
                <wp:positionV relativeFrom="paragraph">
                  <wp:posOffset>745381</wp:posOffset>
                </wp:positionV>
                <wp:extent cx="2360930" cy="238125"/>
                <wp:effectExtent l="0" t="0" r="14605"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6D1D2087" w14:textId="17B9370F" w:rsidR="00F811F1" w:rsidRPr="00F811F1" w:rsidRDefault="00F811F1" w:rsidP="00F811F1">
                            <w:pPr>
                              <w:jc w:val="center"/>
                            </w:pPr>
                            <w:r>
                              <w:t>Gambar 1 Arsitektur CNN</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FC1926" id="_x0000_s1029" type="#_x0000_t202" style="position:absolute;margin-left:17.25pt;margin-top:58.7pt;width:185.9pt;height:18.75pt;z-index:-2516367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" fillcolor="white [3212]" strokecolor="white [3212]">
                <v:textbox>
                  <w:txbxContent>
                    <w:p w14:paraId="6D1D2087" w14:textId="17B9370F" w:rsidR="00F811F1" w:rsidRPr="00F811F1" w:rsidRDefault="00F811F1" w:rsidP="00F811F1">
                      <w:pPr>
                        <w:jc w:val="center"/>
                      </w:pPr>
                      <w:r>
                        <w:t>Gambar 1 Arsitektur CNN</w:t>
                      </w:r>
                    </w:p>
                  </w:txbxContent>
                </v:textbox>
              </v:shape>
            </w:pict>
          </mc:Fallback>
        </mc:AlternateContent>
      </w:r>
      <w:r w:rsidR="005D50DA">
        <w:rPr>
          <w:i/>
          <w:noProof/>
        </w:rPr>
        <w:br w:type="page"/>
      </w:r>
    </w:p>
    <w:p w14:paraId="453BB79D" w14:textId="224597AD" w:rsidR="005D50DA" w:rsidRDefault="00E75AEB" w:rsidP="004E6508">
      <w:pPr>
        <w:pStyle w:val="Text"/>
        <w:ind w:firstLine="144"/>
        <w:rPr>
          <w:i/>
          <w:noProof/>
        </w:rPr>
      </w:pPr>
      <w:r>
        <w:rPr>
          <w:i/>
          <w:noProof/>
        </w:rPr>
        <w:lastRenderedPageBreak/>
        <w:drawing>
          <wp:anchor distT="0" distB="0" distL="114300" distR="114300" simplePos="0" relativeHeight="251677696" behindDoc="1" locked="0" layoutInCell="1" allowOverlap="1" wp14:anchorId="3E88260E" wp14:editId="2B8A8011">
            <wp:simplePos x="0" y="0"/>
            <wp:positionH relativeFrom="column">
              <wp:posOffset>4260850</wp:posOffset>
            </wp:positionH>
            <wp:positionV relativeFrom="paragraph">
              <wp:posOffset>-255690</wp:posOffset>
            </wp:positionV>
            <wp:extent cx="2088515" cy="3393440"/>
            <wp:effectExtent l="0" t="0" r="698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chart v2.1.png"/>
                    <pic:cNvPicPr/>
                  </pic:nvPicPr>
                  <pic:blipFill>
                    <a:blip r:embed="rId9">
                      <a:extLst>
                        <a:ext uri="{28A0092B-C50C-407E-A947-70E740481C1C}">
                          <a14:useLocalDpi xmlns:a14="http://schemas.microsoft.com/office/drawing/2010/main" val="0"/>
                        </a:ext>
                      </a:extLst>
                    </a:blip>
                    <a:stretch>
                      <a:fillRect/>
                    </a:stretch>
                  </pic:blipFill>
                  <pic:spPr>
                    <a:xfrm>
                      <a:off x="0" y="0"/>
                      <a:ext cx="2088515" cy="33934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1" locked="0" layoutInCell="1" allowOverlap="1" wp14:anchorId="699D12C3" wp14:editId="5EBAB26B">
            <wp:simplePos x="0" y="0"/>
            <wp:positionH relativeFrom="column">
              <wp:posOffset>426423</wp:posOffset>
            </wp:positionH>
            <wp:positionV relativeFrom="paragraph">
              <wp:posOffset>-35948</wp:posOffset>
            </wp:positionV>
            <wp:extent cx="2854465" cy="1605389"/>
            <wp:effectExtent l="0" t="0" r="317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1 Pala 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4465" cy="1605389"/>
                    </a:xfrm>
                    <a:prstGeom prst="rect">
                      <a:avLst/>
                    </a:prstGeom>
                  </pic:spPr>
                </pic:pic>
              </a:graphicData>
            </a:graphic>
            <wp14:sizeRelH relativeFrom="margin">
              <wp14:pctWidth>0</wp14:pctWidth>
            </wp14:sizeRelH>
            <wp14:sizeRelV relativeFrom="margin">
              <wp14:pctHeight>0</wp14:pctHeight>
            </wp14:sizeRelV>
          </wp:anchor>
        </w:drawing>
      </w:r>
    </w:p>
    <w:p w14:paraId="7CD94CC1" w14:textId="37CE0530" w:rsidR="00360512" w:rsidRPr="00360512" w:rsidRDefault="00E75AEB" w:rsidP="005D50DA">
      <w:pPr>
        <w:autoSpaceDE/>
        <w:autoSpaceDN/>
        <w:rPr>
          <w:i/>
          <w:iCs/>
        </w:rPr>
      </w:pPr>
      <w:r>
        <w:rPr>
          <w:noProof/>
        </w:rPr>
        <mc:AlternateContent>
          <mc:Choice Requires="wps">
            <w:drawing>
              <wp:anchor distT="45720" distB="45720" distL="114300" distR="114300" simplePos="0" relativeHeight="251683840" behindDoc="1" locked="0" layoutInCell="1" allowOverlap="1" wp14:anchorId="3E2EED4F" wp14:editId="6EB927F8">
                <wp:simplePos x="0" y="0"/>
                <wp:positionH relativeFrom="column">
                  <wp:posOffset>465455</wp:posOffset>
                </wp:positionH>
                <wp:positionV relativeFrom="paragraph">
                  <wp:posOffset>3344545</wp:posOffset>
                </wp:positionV>
                <wp:extent cx="2360930" cy="238125"/>
                <wp:effectExtent l="0" t="0" r="14605" b="285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75E741D7" w14:textId="05CBFAB7" w:rsidR="00F811F1" w:rsidRPr="00F811F1" w:rsidRDefault="00F811F1" w:rsidP="00F811F1">
                            <w:pPr>
                              <w:jc w:val="center"/>
                            </w:pPr>
                            <w:r>
                              <w:t xml:space="preserve">Gambar </w:t>
                            </w:r>
                            <w:r w:rsidR="00E75AEB">
                              <w:t>3</w:t>
                            </w:r>
                            <w:r>
                              <w:t xml:space="preserve"> Citra Biji Pala B</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EED4F" id="_x0000_s1030" type="#_x0000_t202" style="position:absolute;margin-left:36.65pt;margin-top:263.35pt;width:185.9pt;height:18.75pt;z-index:-2516326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" fillcolor="white [3212]" strokecolor="white [3212]">
                <v:textbox>
                  <w:txbxContent>
                    <w:p w14:paraId="75E741D7" w14:textId="05CBFAB7" w:rsidR="00F811F1" w:rsidRPr="00F811F1" w:rsidRDefault="00F811F1" w:rsidP="00F811F1">
                      <w:pPr>
                        <w:jc w:val="center"/>
                      </w:pPr>
                      <w:r>
                        <w:t xml:space="preserve">Gambar </w:t>
                      </w:r>
                      <w:r w:rsidR="00E75AEB">
                        <w:t>3</w:t>
                      </w:r>
                      <w:r>
                        <w:t xml:space="preserve"> Citra Biji Pala B</w:t>
                      </w:r>
                    </w:p>
                  </w:txbxContent>
                </v:textbox>
              </v:shape>
            </w:pict>
          </mc:Fallback>
        </mc:AlternateContent>
      </w:r>
      <w:r>
        <w:rPr>
          <w:noProof/>
        </w:rPr>
        <w:drawing>
          <wp:anchor distT="0" distB="0" distL="114300" distR="114300" simplePos="0" relativeHeight="251674624" behindDoc="1" locked="0" layoutInCell="1" allowOverlap="1" wp14:anchorId="0D645B16" wp14:editId="724B7552">
            <wp:simplePos x="0" y="0"/>
            <wp:positionH relativeFrom="column">
              <wp:posOffset>370840</wp:posOffset>
            </wp:positionH>
            <wp:positionV relativeFrom="paragraph">
              <wp:posOffset>1703895</wp:posOffset>
            </wp:positionV>
            <wp:extent cx="2917825" cy="1640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2.2 Pala B.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7825" cy="16408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85888" behindDoc="1" locked="0" layoutInCell="1" allowOverlap="1" wp14:anchorId="3881DFBA" wp14:editId="0B24E4A7">
                <wp:simplePos x="0" y="0"/>
                <wp:positionH relativeFrom="column">
                  <wp:posOffset>518160</wp:posOffset>
                </wp:positionH>
                <wp:positionV relativeFrom="paragraph">
                  <wp:posOffset>5229860</wp:posOffset>
                </wp:positionV>
                <wp:extent cx="2360930" cy="238125"/>
                <wp:effectExtent l="0" t="0" r="14605" b="285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17A69E25" w14:textId="19CA2226" w:rsidR="00F811F1" w:rsidRPr="00F811F1" w:rsidRDefault="00F811F1" w:rsidP="00F811F1">
                            <w:pPr>
                              <w:jc w:val="center"/>
                            </w:pPr>
                            <w:r>
                              <w:t xml:space="preserve">Gambar </w:t>
                            </w:r>
                            <w:r w:rsidR="00E75AEB">
                              <w:t>5</w:t>
                            </w:r>
                            <w:r>
                              <w:t xml:space="preserve"> Citra Biji Pala </w:t>
                            </w:r>
                            <w:r w:rsidR="006849A4">
                              <w:t>B</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881DFBA" id="_x0000_s1031" type="#_x0000_t202" style="position:absolute;margin-left:40.8pt;margin-top:411.8pt;width:185.9pt;height:18.75pt;z-index:-2516305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" fillcolor="white [3212]" strokecolor="white [3212]">
                <v:textbox>
                  <w:txbxContent>
                    <w:p w14:paraId="17A69E25" w14:textId="19CA2226" w:rsidR="00F811F1" w:rsidRPr="00F811F1" w:rsidRDefault="00F811F1" w:rsidP="00F811F1">
                      <w:pPr>
                        <w:jc w:val="center"/>
                      </w:pPr>
                      <w:r>
                        <w:t xml:space="preserve">Gambar </w:t>
                      </w:r>
                      <w:r w:rsidR="00E75AEB">
                        <w:t>5</w:t>
                      </w:r>
                      <w:r>
                        <w:t xml:space="preserve"> Citra Biji Pala </w:t>
                      </w:r>
                      <w:r w:rsidR="006849A4">
                        <w:t>B</w:t>
                      </w:r>
                    </w:p>
                  </w:txbxContent>
                </v:textbox>
              </v:shape>
            </w:pict>
          </mc:Fallback>
        </mc:AlternateContent>
      </w:r>
      <w:r>
        <w:rPr>
          <w:noProof/>
        </w:rPr>
        <w:drawing>
          <wp:anchor distT="0" distB="0" distL="114300" distR="114300" simplePos="0" relativeHeight="251666432" behindDoc="1" locked="0" layoutInCell="1" allowOverlap="1" wp14:anchorId="5378BD8F" wp14:editId="216497A9">
            <wp:simplePos x="0" y="0"/>
            <wp:positionH relativeFrom="column">
              <wp:posOffset>461645</wp:posOffset>
            </wp:positionH>
            <wp:positionV relativeFrom="paragraph">
              <wp:posOffset>3681920</wp:posOffset>
            </wp:positionV>
            <wp:extent cx="2751455" cy="154749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2.3 Pala C.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1455" cy="15474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50400" behindDoc="1" locked="0" layoutInCell="1" allowOverlap="1" wp14:anchorId="30F839AE" wp14:editId="2B1B02B1">
                <wp:simplePos x="0" y="0"/>
                <wp:positionH relativeFrom="column">
                  <wp:posOffset>3936703</wp:posOffset>
                </wp:positionH>
                <wp:positionV relativeFrom="paragraph">
                  <wp:posOffset>5484618</wp:posOffset>
                </wp:positionV>
                <wp:extent cx="2360930" cy="238125"/>
                <wp:effectExtent l="0" t="0" r="14605" b="2857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48975BD2" w14:textId="39080CDB" w:rsidR="00E75AEB" w:rsidRPr="00E75AEB" w:rsidRDefault="00E75AEB" w:rsidP="00E75AEB">
                            <w:pPr>
                              <w:jc w:val="center"/>
                              <w:rPr>
                                <w:i/>
                                <w:iCs/>
                              </w:rPr>
                            </w:pPr>
                            <w:r>
                              <w:t>Gambar</w:t>
                            </w:r>
                            <w:r>
                              <w:t xml:space="preserve"> </w:t>
                            </w:r>
                            <w:r>
                              <w:t xml:space="preserve">7 </w:t>
                            </w:r>
                            <w:r>
                              <w:t xml:space="preserve">Grafik perbandingan akurasi dan </w:t>
                            </w:r>
                            <w:r>
                              <w:rPr>
                                <w:i/>
                                <w:iCs/>
                              </w:rPr>
                              <w:t>los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F839AE" id="_x0000_s1032" type="#_x0000_t202" style="position:absolute;margin-left:310pt;margin-top:431.85pt;width:185.9pt;height:18.75pt;z-index:-251566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" fillcolor="white [3212]" strokecolor="white [3212]">
                <v:textbox>
                  <w:txbxContent>
                    <w:p w14:paraId="48975BD2" w14:textId="39080CDB" w:rsidR="00E75AEB" w:rsidRPr="00E75AEB" w:rsidRDefault="00E75AEB" w:rsidP="00E75AEB">
                      <w:pPr>
                        <w:jc w:val="center"/>
                        <w:rPr>
                          <w:i/>
                          <w:iCs/>
                        </w:rPr>
                      </w:pPr>
                      <w:r>
                        <w:t>Gambar</w:t>
                      </w:r>
                      <w:r>
                        <w:t xml:space="preserve"> </w:t>
                      </w:r>
                      <w:r>
                        <w:t xml:space="preserve">7 </w:t>
                      </w:r>
                      <w:r>
                        <w:t xml:space="preserve">Grafik perbandingan akurasi dan </w:t>
                      </w:r>
                      <w:r>
                        <w:rPr>
                          <w:i/>
                          <w:iCs/>
                        </w:rPr>
                        <w:t>loss</w:t>
                      </w:r>
                    </w:p>
                  </w:txbxContent>
                </v:textbox>
              </v:shape>
            </w:pict>
          </mc:Fallback>
        </mc:AlternateContent>
      </w:r>
      <w:r>
        <w:rPr>
          <w:noProof/>
        </w:rPr>
        <mc:AlternateContent>
          <mc:Choice Requires="wps">
            <w:drawing>
              <wp:anchor distT="45720" distB="45720" distL="114300" distR="114300" simplePos="0" relativeHeight="251746304" behindDoc="1" locked="0" layoutInCell="1" allowOverlap="1" wp14:anchorId="31D4DB0C" wp14:editId="4643010A">
                <wp:simplePos x="0" y="0"/>
                <wp:positionH relativeFrom="column">
                  <wp:posOffset>4023995</wp:posOffset>
                </wp:positionH>
                <wp:positionV relativeFrom="paragraph">
                  <wp:posOffset>7616594</wp:posOffset>
                </wp:positionV>
                <wp:extent cx="2360930" cy="238125"/>
                <wp:effectExtent l="0" t="0" r="14605" b="2857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614A7083" w14:textId="2C119183" w:rsidR="00E75AEB" w:rsidRPr="00F811F1" w:rsidRDefault="00E75AEB" w:rsidP="00E75AEB">
                            <w:pPr>
                              <w:jc w:val="center"/>
                            </w:pPr>
                            <w:r>
                              <w:t>Gambar</w:t>
                            </w:r>
                            <w:r>
                              <w:t xml:space="preserve"> 8</w:t>
                            </w:r>
                            <w:r>
                              <w:t xml:space="preserve"> </w:t>
                            </w:r>
                            <w:r>
                              <w:t>Halaman Utam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1D4DB0C" id="_x0000_s1033" type="#_x0000_t202" style="position:absolute;margin-left:316.85pt;margin-top:599.75pt;width:185.9pt;height:18.75pt;z-index:-2515701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" fillcolor="white [3212]" strokecolor="white [3212]">
                <v:textbox>
                  <w:txbxContent>
                    <w:p w14:paraId="614A7083" w14:textId="2C119183" w:rsidR="00E75AEB" w:rsidRPr="00F811F1" w:rsidRDefault="00E75AEB" w:rsidP="00E75AEB">
                      <w:pPr>
                        <w:jc w:val="center"/>
                      </w:pPr>
                      <w:r>
                        <w:t>Gambar</w:t>
                      </w:r>
                      <w:r>
                        <w:t xml:space="preserve"> 8</w:t>
                      </w:r>
                      <w:r>
                        <w:t xml:space="preserve"> </w:t>
                      </w:r>
                      <w:r>
                        <w:t>Halaman Utama</w:t>
                      </w:r>
                    </w:p>
                  </w:txbxContent>
                </v:textbox>
              </v:shape>
            </w:pict>
          </mc:Fallback>
        </mc:AlternateContent>
      </w:r>
      <w:r>
        <w:rPr>
          <w:noProof/>
        </w:rPr>
        <w:drawing>
          <wp:anchor distT="0" distB="0" distL="114300" distR="114300" simplePos="0" relativeHeight="251669504" behindDoc="1" locked="0" layoutInCell="1" allowOverlap="1" wp14:anchorId="737609B7" wp14:editId="138BB414">
            <wp:simplePos x="0" y="0"/>
            <wp:positionH relativeFrom="column">
              <wp:posOffset>3849370</wp:posOffset>
            </wp:positionH>
            <wp:positionV relativeFrom="paragraph">
              <wp:posOffset>6059071</wp:posOffset>
            </wp:positionV>
            <wp:extent cx="2925445" cy="1560830"/>
            <wp:effectExtent l="0" t="0" r="825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5445" cy="1560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8896" behindDoc="1" locked="0" layoutInCell="1" allowOverlap="1" wp14:anchorId="2EFB2E5F" wp14:editId="718815C4">
            <wp:simplePos x="0" y="0"/>
            <wp:positionH relativeFrom="column">
              <wp:posOffset>3911163</wp:posOffset>
            </wp:positionH>
            <wp:positionV relativeFrom="paragraph">
              <wp:posOffset>3573756</wp:posOffset>
            </wp:positionV>
            <wp:extent cx="2648607" cy="198564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8607" cy="198564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44256" behindDoc="1" locked="0" layoutInCell="1" allowOverlap="1" wp14:anchorId="3B35C937" wp14:editId="0CB7EA61">
                <wp:simplePos x="0" y="0"/>
                <wp:positionH relativeFrom="column">
                  <wp:posOffset>3908475</wp:posOffset>
                </wp:positionH>
                <wp:positionV relativeFrom="paragraph">
                  <wp:posOffset>3007912</wp:posOffset>
                </wp:positionV>
                <wp:extent cx="2360930" cy="238125"/>
                <wp:effectExtent l="0" t="0" r="14605" b="2857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480F4DB1" w14:textId="691BC4BC" w:rsidR="005D50DA" w:rsidRPr="00F811F1" w:rsidRDefault="005D50DA" w:rsidP="005D50DA">
                            <w:pPr>
                              <w:jc w:val="center"/>
                            </w:pPr>
                            <w:r>
                              <w:t xml:space="preserve">Gambar </w:t>
                            </w:r>
                            <w:r w:rsidR="00E75AEB">
                              <w:t>6</w:t>
                            </w:r>
                            <w:r>
                              <w:t xml:space="preserve"> </w:t>
                            </w:r>
                            <w:r w:rsidR="00E75AEB">
                              <w:t>Prinsip Kerja sistem</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B35C937" id="_x0000_s1034" type="#_x0000_t202" style="position:absolute;margin-left:307.75pt;margin-top:236.85pt;width:185.9pt;height:18.75pt;z-index:-2515722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" fillcolor="white [3212]" strokecolor="white [3212]">
                <v:textbox>
                  <w:txbxContent>
                    <w:p w14:paraId="480F4DB1" w14:textId="691BC4BC" w:rsidR="005D50DA" w:rsidRPr="00F811F1" w:rsidRDefault="005D50DA" w:rsidP="005D50DA">
                      <w:pPr>
                        <w:jc w:val="center"/>
                      </w:pPr>
                      <w:r>
                        <w:t xml:space="preserve">Gambar </w:t>
                      </w:r>
                      <w:r w:rsidR="00E75AEB">
                        <w:t>6</w:t>
                      </w:r>
                      <w:r>
                        <w:t xml:space="preserve"> </w:t>
                      </w:r>
                      <w:r w:rsidR="00E75AEB">
                        <w:t>Prinsip Kerja sistem</w:t>
                      </w:r>
                    </w:p>
                  </w:txbxContent>
                </v:textbox>
              </v:shape>
            </w:pict>
          </mc:Fallback>
        </mc:AlternateContent>
      </w:r>
      <w:r>
        <w:rPr>
          <w:noProof/>
        </w:rPr>
        <mc:AlternateContent>
          <mc:Choice Requires="wps">
            <w:drawing>
              <wp:anchor distT="45720" distB="45720" distL="114300" distR="114300" simplePos="0" relativeHeight="251742208" behindDoc="1" locked="0" layoutInCell="1" allowOverlap="1" wp14:anchorId="03500076" wp14:editId="06A74D8E">
                <wp:simplePos x="0" y="0"/>
                <wp:positionH relativeFrom="column">
                  <wp:posOffset>425087</wp:posOffset>
                </wp:positionH>
                <wp:positionV relativeFrom="paragraph">
                  <wp:posOffset>8292952</wp:posOffset>
                </wp:positionV>
                <wp:extent cx="2360930" cy="238125"/>
                <wp:effectExtent l="0" t="0" r="14605" b="285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2379DEE9" w14:textId="7F67456E" w:rsidR="005D50DA" w:rsidRPr="00F811F1" w:rsidRDefault="005D50DA" w:rsidP="005D50DA">
                            <w:pPr>
                              <w:jc w:val="center"/>
                            </w:pPr>
                            <w:r>
                              <w:t xml:space="preserve">Gambar </w:t>
                            </w:r>
                            <w:r>
                              <w:t>5</w:t>
                            </w:r>
                            <w:r>
                              <w:t xml:space="preserve"> </w:t>
                            </w:r>
                            <w:r>
                              <w:t xml:space="preserve">Alur Preses </w:t>
                            </w:r>
                            <w:r w:rsidRPr="005D50DA">
                              <w:rPr>
                                <w:i/>
                                <w:iCs/>
                              </w:rPr>
                              <w:t>Trainig</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3500076" id="_x0000_s1035" type="#_x0000_t202" style="position:absolute;margin-left:33.45pt;margin-top:653pt;width:185.9pt;height:18.75pt;z-index:-2515742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" fillcolor="white [3212]" strokecolor="white [3212]">
                <v:textbox>
                  <w:txbxContent>
                    <w:p w14:paraId="2379DEE9" w14:textId="7F67456E" w:rsidR="005D50DA" w:rsidRPr="00F811F1" w:rsidRDefault="005D50DA" w:rsidP="005D50DA">
                      <w:pPr>
                        <w:jc w:val="center"/>
                      </w:pPr>
                      <w:r>
                        <w:t xml:space="preserve">Gambar </w:t>
                      </w:r>
                      <w:r>
                        <w:t>5</w:t>
                      </w:r>
                      <w:r>
                        <w:t xml:space="preserve"> </w:t>
                      </w:r>
                      <w:r>
                        <w:t xml:space="preserve">Alur Preses </w:t>
                      </w:r>
                      <w:r w:rsidRPr="005D50DA">
                        <w:rPr>
                          <w:i/>
                          <w:iCs/>
                        </w:rPr>
                        <w:t>Trainig</w:t>
                      </w:r>
                    </w:p>
                  </w:txbxContent>
                </v:textbox>
              </v:shape>
            </w:pict>
          </mc:Fallback>
        </mc:AlternateContent>
      </w:r>
      <w:r>
        <w:rPr>
          <w:bCs/>
          <w:noProof/>
        </w:rPr>
        <w:drawing>
          <wp:anchor distT="0" distB="0" distL="114300" distR="114300" simplePos="0" relativeHeight="251663360" behindDoc="1" locked="0" layoutInCell="1" allowOverlap="1" wp14:anchorId="633B2F70" wp14:editId="5B56EA8B">
            <wp:simplePos x="0" y="0"/>
            <wp:positionH relativeFrom="column">
              <wp:posOffset>405765</wp:posOffset>
            </wp:positionH>
            <wp:positionV relativeFrom="paragraph">
              <wp:posOffset>5554790</wp:posOffset>
            </wp:positionV>
            <wp:extent cx="2792931" cy="2719017"/>
            <wp:effectExtent l="0" t="0" r="762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ur proses training.png"/>
                    <pic:cNvPicPr/>
                  </pic:nvPicPr>
                  <pic:blipFill>
                    <a:blip r:embed="rId15">
                      <a:extLst>
                        <a:ext uri="{28A0092B-C50C-407E-A947-70E740481C1C}">
                          <a14:useLocalDpi xmlns:a14="http://schemas.microsoft.com/office/drawing/2010/main" val="0"/>
                        </a:ext>
                      </a:extLst>
                    </a:blip>
                    <a:stretch>
                      <a:fillRect/>
                    </a:stretch>
                  </pic:blipFill>
                  <pic:spPr>
                    <a:xfrm>
                      <a:off x="0" y="0"/>
                      <a:ext cx="2792931" cy="2719017"/>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81792" behindDoc="1" locked="0" layoutInCell="1" allowOverlap="1" wp14:anchorId="094B8083" wp14:editId="4E560ED5">
                <wp:simplePos x="0" y="0"/>
                <wp:positionH relativeFrom="column">
                  <wp:posOffset>516255</wp:posOffset>
                </wp:positionH>
                <wp:positionV relativeFrom="paragraph">
                  <wp:posOffset>1363155</wp:posOffset>
                </wp:positionV>
                <wp:extent cx="2360930" cy="238125"/>
                <wp:effectExtent l="0" t="0" r="14605" b="2857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5C3715C6" w14:textId="3CFA8951" w:rsidR="00F811F1" w:rsidRPr="00F811F1" w:rsidRDefault="00F811F1" w:rsidP="00F811F1">
                            <w:pPr>
                              <w:jc w:val="center"/>
                            </w:pPr>
                            <w:r>
                              <w:t>Gambar 2 Citra Biji Pala 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4B8083" id="_x0000_s1036" type="#_x0000_t202" style="position:absolute;margin-left:40.65pt;margin-top:107.35pt;width:185.9pt;height:18.75pt;z-index:-2516346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" fillcolor="white [3212]" strokecolor="white [3212]">
                <v:textbox>
                  <w:txbxContent>
                    <w:p w14:paraId="5C3715C6" w14:textId="3CFA8951" w:rsidR="00F811F1" w:rsidRPr="00F811F1" w:rsidRDefault="00F811F1" w:rsidP="00F811F1">
                      <w:pPr>
                        <w:jc w:val="center"/>
                      </w:pPr>
                      <w:r>
                        <w:t>Gambar 2 Citra Biji Pala A</w:t>
                      </w:r>
                    </w:p>
                  </w:txbxContent>
                </v:textbox>
              </v:shape>
            </w:pict>
          </mc:Fallback>
        </mc:AlternateContent>
      </w:r>
      <w:r w:rsidR="005D50DA">
        <w:rPr>
          <w:i/>
          <w:noProof/>
        </w:rPr>
        <w:br w:type="page"/>
      </w:r>
      <w:r>
        <w:rPr>
          <w:i/>
          <w:iCs/>
          <w:noProof/>
        </w:rPr>
        <w:lastRenderedPageBreak/>
        <w:drawing>
          <wp:anchor distT="0" distB="0" distL="114300" distR="114300" simplePos="0" relativeHeight="251696128" behindDoc="1" locked="0" layoutInCell="1" allowOverlap="1" wp14:anchorId="33F8E443" wp14:editId="1472D692">
            <wp:simplePos x="0" y="0"/>
            <wp:positionH relativeFrom="column">
              <wp:posOffset>129549</wp:posOffset>
            </wp:positionH>
            <wp:positionV relativeFrom="paragraph">
              <wp:posOffset>72390</wp:posOffset>
            </wp:positionV>
            <wp:extent cx="3036718" cy="1617494"/>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36718" cy="1617494"/>
                    </a:xfrm>
                    <a:prstGeom prst="rect">
                      <a:avLst/>
                    </a:prstGeom>
                  </pic:spPr>
                </pic:pic>
              </a:graphicData>
            </a:graphic>
            <wp14:sizeRelH relativeFrom="margin">
              <wp14:pctWidth>0</wp14:pctWidth>
            </wp14:sizeRelH>
            <wp14:sizeRelV relativeFrom="margin">
              <wp14:pctHeight>0</wp14:pctHeight>
            </wp14:sizeRelV>
          </wp:anchor>
        </w:drawing>
      </w:r>
      <w:r>
        <w:rPr>
          <w:i/>
          <w:noProof/>
        </w:rPr>
        <w:softHyphen/>
      </w:r>
      <w:r>
        <w:rPr>
          <w:i/>
          <w:noProof/>
        </w:rPr>
        <w:softHyphen/>
      </w:r>
    </w:p>
    <w:p w14:paraId="0DEEB0E6" w14:textId="7048241D" w:rsidR="00E75AEB" w:rsidRDefault="00E75AEB" w:rsidP="00E75AEB">
      <w:pPr>
        <w:pStyle w:val="Heading2"/>
        <w:numPr>
          <w:ilvl w:val="0"/>
          <w:numId w:val="0"/>
        </w:numPr>
        <w:spacing w:before="0"/>
      </w:pPr>
    </w:p>
    <w:p w14:paraId="753284D5" w14:textId="7A99F64B" w:rsidR="00E75AEB" w:rsidRDefault="00E75AEB" w:rsidP="00E75AEB"/>
    <w:p w14:paraId="6FF8B9F2" w14:textId="19827C23" w:rsidR="00E75AEB" w:rsidRDefault="00E75AEB" w:rsidP="00E75AEB"/>
    <w:p w14:paraId="5A3010C9" w14:textId="5728121A" w:rsidR="00E75AEB" w:rsidRDefault="00E75AEB" w:rsidP="00E75AEB"/>
    <w:p w14:paraId="16DB8973" w14:textId="785FF741" w:rsidR="00E75AEB" w:rsidRDefault="00E75AEB" w:rsidP="00E75AEB"/>
    <w:p w14:paraId="149D7872" w14:textId="1D99CA2F" w:rsidR="00E75AEB" w:rsidRDefault="00E75AEB" w:rsidP="00E75AEB"/>
    <w:p w14:paraId="46BB7EA1" w14:textId="4D0089E3" w:rsidR="00E75AEB" w:rsidRDefault="00E75AEB" w:rsidP="00E75AEB"/>
    <w:p w14:paraId="6D4D37C3" w14:textId="2B18964E" w:rsidR="00E75AEB" w:rsidRDefault="00E75AEB" w:rsidP="00E75AEB"/>
    <w:p w14:paraId="165366FF" w14:textId="4B068028" w:rsidR="00E75AEB" w:rsidRDefault="00E75AEB" w:rsidP="00E75AEB"/>
    <w:p w14:paraId="3EEFE3E3" w14:textId="14066411" w:rsidR="00E75AEB" w:rsidRDefault="00E75AEB" w:rsidP="00E75AEB"/>
    <w:p w14:paraId="5439A988" w14:textId="107DB508" w:rsidR="00E75AEB" w:rsidRDefault="00E75AEB" w:rsidP="00E75AEB">
      <w:r>
        <w:rPr>
          <w:noProof/>
        </w:rPr>
        <mc:AlternateContent>
          <mc:Choice Requires="wps">
            <w:drawing>
              <wp:anchor distT="45720" distB="45720" distL="114300" distR="114300" simplePos="0" relativeHeight="251748352" behindDoc="1" locked="0" layoutInCell="1" allowOverlap="1" wp14:anchorId="087F7727" wp14:editId="036AB15D">
                <wp:simplePos x="0" y="0"/>
                <wp:positionH relativeFrom="column">
                  <wp:posOffset>320634</wp:posOffset>
                </wp:positionH>
                <wp:positionV relativeFrom="paragraph">
                  <wp:posOffset>42602</wp:posOffset>
                </wp:positionV>
                <wp:extent cx="2360930" cy="238125"/>
                <wp:effectExtent l="0" t="0" r="14605" b="2857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38125"/>
                        </a:xfrm>
                        <a:prstGeom prst="rect">
                          <a:avLst/>
                        </a:prstGeom>
                        <a:solidFill>
                          <a:schemeClr val="bg1"/>
                        </a:solidFill>
                        <a:ln w="9525">
                          <a:solidFill>
                            <a:schemeClr val="bg1"/>
                          </a:solidFill>
                          <a:miter lim="800000"/>
                          <a:headEnd/>
                          <a:tailEnd/>
                        </a:ln>
                      </wps:spPr>
                      <wps:txbx>
                        <w:txbxContent>
                          <w:p w14:paraId="69A3FE33" w14:textId="7F88D304" w:rsidR="00E75AEB" w:rsidRPr="00F811F1" w:rsidRDefault="00E75AEB" w:rsidP="00E75AEB">
                            <w:pPr>
                              <w:jc w:val="center"/>
                            </w:pPr>
                            <w:r>
                              <w:t>Gambar</w:t>
                            </w:r>
                            <w:r>
                              <w:t xml:space="preserve"> 9</w:t>
                            </w:r>
                            <w:r>
                              <w:t xml:space="preserve"> Halaman </w:t>
                            </w:r>
                            <w:r>
                              <w:t>Hasil Klasifikasi</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87F7727" id="_x0000_s1037" type="#_x0000_t202" style="position:absolute;margin-left:25.25pt;margin-top:3.35pt;width:185.9pt;height:18.75pt;z-index:-2515681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" fillcolor="white [3212]" strokecolor="white [3212]">
                <v:textbox>
                  <w:txbxContent>
                    <w:p w14:paraId="69A3FE33" w14:textId="7F88D304" w:rsidR="00E75AEB" w:rsidRPr="00F811F1" w:rsidRDefault="00E75AEB" w:rsidP="00E75AEB">
                      <w:pPr>
                        <w:jc w:val="center"/>
                      </w:pPr>
                      <w:r>
                        <w:t>Gambar</w:t>
                      </w:r>
                      <w:r>
                        <w:t xml:space="preserve"> 9</w:t>
                      </w:r>
                      <w:r>
                        <w:t xml:space="preserve"> Halaman </w:t>
                      </w:r>
                      <w:r>
                        <w:t>Hasil Klasifikasi</w:t>
                      </w:r>
                    </w:p>
                  </w:txbxContent>
                </v:textbox>
              </v:shape>
            </w:pict>
          </mc:Fallback>
        </mc:AlternateContent>
      </w:r>
    </w:p>
    <w:p w14:paraId="2538D02D" w14:textId="02138136" w:rsidR="00E75AEB" w:rsidRDefault="00E75AEB" w:rsidP="00E75AEB"/>
    <w:p w14:paraId="25C2E906" w14:textId="2073AB42" w:rsidR="00E75AEB" w:rsidRPr="00E75AEB" w:rsidRDefault="00E75AEB" w:rsidP="00E75AEB"/>
    <w:p w14:paraId="74A1635E" w14:textId="17A0C693" w:rsidR="001D453B" w:rsidRDefault="004E230F" w:rsidP="00C534CE">
      <w:pPr>
        <w:pStyle w:val="Heading2"/>
        <w:spacing w:before="0"/>
      </w:pPr>
      <w:r>
        <w:t>Model Terbaik</w:t>
      </w:r>
    </w:p>
    <w:p w14:paraId="1D6D7AB6" w14:textId="77777777" w:rsidR="006844A3" w:rsidRDefault="006844A3" w:rsidP="006844A3">
      <w:pPr>
        <w:ind w:firstLine="142"/>
        <w:jc w:val="both"/>
      </w:pPr>
      <w:r>
        <w:t xml:space="preserve">Model terbaik dalam proses klasifikasi yaitu model yang memiliki akurasi yang tinggi dan loss yang sangat rendah. Untuk melihat </w:t>
      </w:r>
      <w:r w:rsidRPr="0008296A">
        <w:rPr>
          <w:i/>
          <w:iCs/>
        </w:rPr>
        <w:t>accuracy</w:t>
      </w:r>
      <w:r>
        <w:t xml:space="preserve"> dan </w:t>
      </w:r>
      <w:r w:rsidRPr="0008296A">
        <w:rPr>
          <w:i/>
          <w:iCs/>
        </w:rPr>
        <w:t>loss</w:t>
      </w:r>
      <w:r>
        <w:t xml:space="preserve"> digunakan fungsi </w:t>
      </w:r>
      <w:r w:rsidRPr="007F5D3E">
        <w:rPr>
          <w:i/>
          <w:iCs/>
        </w:rPr>
        <w:t>evaluate()</w:t>
      </w:r>
      <w:r>
        <w:t xml:space="preserve"> yang ada dalam modul tensorflow terhadap model yang telah di buat. </w:t>
      </w:r>
    </w:p>
    <w:p w14:paraId="0C095EDA" w14:textId="515B5EA4" w:rsidR="006844A3" w:rsidRDefault="006844A3" w:rsidP="006844A3">
      <w:pPr>
        <w:ind w:firstLine="142"/>
        <w:jc w:val="both"/>
      </w:pPr>
      <w:r>
        <w:t xml:space="preserve">Tabel </w:t>
      </w:r>
      <w:r w:rsidR="00D57360">
        <w:t>I</w:t>
      </w:r>
      <w:r>
        <w:t xml:space="preserve"> merupakan tabel evaluasi model dengan jumlah filter pada lapisan konvolusi sebagai variabel. </w:t>
      </w:r>
      <w:r w:rsidRPr="007F5D3E">
        <w:t>Berdasarkan</w:t>
      </w:r>
      <w:r>
        <w:t xml:space="preserve"> tabel </w:t>
      </w:r>
      <w:r w:rsidR="00D57360">
        <w:t>I</w:t>
      </w:r>
      <w:r>
        <w:t xml:space="preserve"> model yang memiliki hasil yang paling ideal ditunjukan dengan nomor model-1, model-4, dan model-6. Model-model tersebut memiliki akurasi yang hampir mendekati 100% dengan nilai loss hampir mendekati 0%.</w:t>
      </w:r>
    </w:p>
    <w:p w14:paraId="60F8D08F" w14:textId="77777777" w:rsidR="006844A3" w:rsidRPr="00BC1E25" w:rsidRDefault="006844A3" w:rsidP="006844A3">
      <w:pPr>
        <w:ind w:firstLine="142"/>
        <w:jc w:val="both"/>
      </w:pPr>
      <w:r>
        <w:t xml:space="preserve">Model-1 memiliki tiga lapisan konvolusi. Lapisan konvolusi pertama memiliki 2 filter, lapisan konvolusi kedua memiliki 4 filter dan lapisan konvolusi yang ketiga memiliki 8 filter dan parameter yang di latih berjumlah 541.631. Dengan menggunakan fungsi </w:t>
      </w:r>
      <w:r>
        <w:rPr>
          <w:i/>
          <w:iCs/>
        </w:rPr>
        <w:t xml:space="preserve">evaluate(), </w:t>
      </w:r>
      <w:r>
        <w:t xml:space="preserve">Model-1 menghasilkan </w:t>
      </w:r>
      <w:r>
        <w:rPr>
          <w:i/>
          <w:iCs/>
        </w:rPr>
        <w:t xml:space="preserve">accuracy </w:t>
      </w:r>
      <w:r>
        <w:t xml:space="preserve">bernilai 97.8% dan </w:t>
      </w:r>
      <w:r>
        <w:rPr>
          <w:i/>
          <w:iCs/>
        </w:rPr>
        <w:t xml:space="preserve">loss </w:t>
      </w:r>
      <w:r>
        <w:t>bernilai 12.3%. Arsitektur dari model-1 bisa di lihat pada gambar 4.10.</w:t>
      </w:r>
    </w:p>
    <w:p w14:paraId="73F9BD03" w14:textId="7725D62B" w:rsidR="00A52537" w:rsidRDefault="006844A3" w:rsidP="00DE2A6E">
      <w:pPr>
        <w:pStyle w:val="Text"/>
      </w:pPr>
      <w:r>
        <w:t xml:space="preserve">Model-4 memiliki tiga lapisan konvolusi. Lapisan konvolusi pertama memiliki 16 filter, lapisan konvolusi kedua memiliki 32 filter dan lapisan konvolusi yang ketiga memiliki 64 filter dan parameter yang di latih berjumlah 4.350.487. Jumlah parameter yang di latih lebih sedikit dibandingkan dengan parameter yang ada pada model-1. Dengan menggunakan fungsi </w:t>
      </w:r>
      <w:r>
        <w:rPr>
          <w:i/>
          <w:iCs/>
        </w:rPr>
        <w:t xml:space="preserve">evaluate(), </w:t>
      </w:r>
      <w:r>
        <w:t xml:space="preserve">Model-2 menghasilkan </w:t>
      </w:r>
      <w:r>
        <w:rPr>
          <w:i/>
          <w:iCs/>
        </w:rPr>
        <w:t xml:space="preserve">accuracy </w:t>
      </w:r>
      <w:r>
        <w:t xml:space="preserve">bernilai 97.8% dan </w:t>
      </w:r>
      <w:r>
        <w:rPr>
          <w:i/>
          <w:iCs/>
        </w:rPr>
        <w:t xml:space="preserve">loss </w:t>
      </w:r>
      <w:r>
        <w:t>bernilai 2.4%. Arsitektur dari model-1 bisa di lihat pada gambar 4.11</w:t>
      </w:r>
      <w:r w:rsidR="00A52537">
        <w:t>.</w:t>
      </w:r>
    </w:p>
    <w:p w14:paraId="35492E50" w14:textId="53DD835A" w:rsidR="004E230F" w:rsidRDefault="006844A3" w:rsidP="00D55616">
      <w:pPr>
        <w:pStyle w:val="Text"/>
      </w:pPr>
      <w:r>
        <w:t xml:space="preserve">Model-6 memiliki tiga lapisan konvolusi. Lapisan konvolusi pertama memiliki 64 filter, lapisan konvolusi kedua memiliki 128 filter dan lapisan konvolusi yang ketiga memiliki 256 filter sehingga parameter yang di latih berjumlah 7.769.619. Jumlah parameter yang di latih lebih banyak dibandingkan dengan parameter yang ada pada model-1 dan model-2. Dengan menggunakan fungsi </w:t>
      </w:r>
      <w:r>
        <w:rPr>
          <w:i/>
          <w:iCs/>
        </w:rPr>
        <w:t xml:space="preserve">evaluate(), </w:t>
      </w:r>
      <w:r>
        <w:t xml:space="preserve">Model-3 menghasilkan </w:t>
      </w:r>
      <w:r>
        <w:rPr>
          <w:i/>
          <w:iCs/>
        </w:rPr>
        <w:t xml:space="preserve">accuracy </w:t>
      </w:r>
      <w:r>
        <w:t xml:space="preserve">bernilai 97.8% dan </w:t>
      </w:r>
      <w:r>
        <w:rPr>
          <w:i/>
          <w:iCs/>
        </w:rPr>
        <w:t xml:space="preserve">loss </w:t>
      </w:r>
      <w:r>
        <w:t>bernilai 11.8%. Arsitektur dari model-3 bisa di lihat pada gambar 4.12</w:t>
      </w:r>
      <w:r w:rsidR="00A52537">
        <w:t>.</w:t>
      </w:r>
    </w:p>
    <w:p w14:paraId="4F8D0C4F" w14:textId="45B43702" w:rsidR="004E230F" w:rsidRDefault="004E230F" w:rsidP="004E230F">
      <w:pPr>
        <w:pStyle w:val="Heading2"/>
      </w:pPr>
      <w:r>
        <w:t xml:space="preserve">Deteksi </w:t>
      </w:r>
      <w:r w:rsidR="0056020E">
        <w:t>O</w:t>
      </w:r>
      <w:r>
        <w:t>bjek</w:t>
      </w:r>
    </w:p>
    <w:p w14:paraId="7FD80693" w14:textId="158C80C1" w:rsidR="00A52537" w:rsidRDefault="00D0222D" w:rsidP="00D0222D">
      <w:pPr>
        <w:ind w:firstLine="284"/>
        <w:jc w:val="both"/>
        <w:rPr>
          <w:i/>
          <w:iCs/>
        </w:rPr>
      </w:pPr>
      <w:r>
        <w:t xml:space="preserve">Deteksi objek di gunakan untuk memisahkan objek dari citra sehingga dilakukan proses </w:t>
      </w:r>
      <w:r>
        <w:rPr>
          <w:i/>
          <w:iCs/>
        </w:rPr>
        <w:t xml:space="preserve">cropping </w:t>
      </w:r>
      <w:r>
        <w:t xml:space="preserve">untuk memisahkan objek dari citra tersebut. Proses deteksi objek menggunakan </w:t>
      </w:r>
      <w:r>
        <w:rPr>
          <w:i/>
          <w:iCs/>
        </w:rPr>
        <w:t xml:space="preserve">library OpenCV. </w:t>
      </w:r>
      <w:r>
        <w:t xml:space="preserve">Langkah pertama dalam mendeteksi objek adalah adalah mengganti dimensi dari citra menjadi lebih agar </w:t>
      </w:r>
      <w:r>
        <w:t xml:space="preserve">citra bisa diolah secara cepat oleh sistem dan selanjutnya proses deteksi objek menerapkan filter-filter untuk memudahkan sistem dalam proses </w:t>
      </w:r>
      <w:r>
        <w:rPr>
          <w:i/>
          <w:iCs/>
        </w:rPr>
        <w:t xml:space="preserve">cropping. </w:t>
      </w:r>
      <w:r>
        <w:t xml:space="preserve">Filter-filter yang diterapkan antara lain </w:t>
      </w:r>
      <w:r>
        <w:rPr>
          <w:i/>
          <w:iCs/>
        </w:rPr>
        <w:t xml:space="preserve">grayscale, gaussianBlur, contrast, masking </w:t>
      </w:r>
      <w:r>
        <w:t xml:space="preserve">dan </w:t>
      </w:r>
      <w:r>
        <w:rPr>
          <w:i/>
          <w:iCs/>
        </w:rPr>
        <w:t xml:space="preserve">canny </w:t>
      </w:r>
      <w:r>
        <w:t xml:space="preserve">untuk membuat kontur dari objek. Kemudian dijalankan fungsi </w:t>
      </w:r>
      <w:r>
        <w:rPr>
          <w:i/>
          <w:iCs/>
        </w:rPr>
        <w:t xml:space="preserve">findContours() </w:t>
      </w:r>
      <w:r>
        <w:t xml:space="preserve">untuk mendapat kontur yang telah di buat menggunakan filter </w:t>
      </w:r>
      <w:r>
        <w:rPr>
          <w:i/>
          <w:iCs/>
        </w:rPr>
        <w:t>canny.</w:t>
      </w:r>
    </w:p>
    <w:p w14:paraId="519D41AB" w14:textId="19E9DF43" w:rsidR="00D0222D" w:rsidRDefault="00D0222D" w:rsidP="00D0222D">
      <w:pPr>
        <w:ind w:firstLine="284"/>
        <w:jc w:val="both"/>
      </w:pPr>
      <w:r w:rsidRPr="00D0222D">
        <w:t xml:space="preserve">Pengujian </w:t>
      </w:r>
      <w:r>
        <w:t>pendeteksi objek meliputi pengujian berdasarkan tingkat kepadatan dalah wadah, pengujian berdasarkan warna latar wadah dan menambahkan benda lain ke dalam wadah.</w:t>
      </w:r>
    </w:p>
    <w:p w14:paraId="37A0BA3D" w14:textId="5561CA1F" w:rsidR="00D0222D" w:rsidRDefault="00D0222D" w:rsidP="00D0222D">
      <w:pPr>
        <w:ind w:firstLine="284"/>
        <w:jc w:val="both"/>
      </w:pPr>
      <w:r>
        <w:t xml:space="preserve">Pengujian </w:t>
      </w:r>
      <w:r w:rsidR="006D2A03">
        <w:t xml:space="preserve">pendeteksian objek </w:t>
      </w:r>
      <w:r>
        <w:t xml:space="preserve">berdasarkan tingkat kepadatan dalam wadah di bagi menjadi dua yaitu </w:t>
      </w:r>
      <w:r w:rsidR="006D2A03">
        <w:t>yang pertama jumlah objek yang ada di dalam wadah berjumlah 30 dan yang kedua berjumlah 50. Jumlah objek yang pertama adalah 30 biji pala bisa di lihat pada gambar 1</w:t>
      </w:r>
      <w:r w:rsidR="00F72AF3">
        <w:t>4</w:t>
      </w:r>
      <w:r w:rsidR="006D2A03">
        <w:t>. Hasil dari deteksi objek adalah 30 buah yang artinya sesuai dengan jumlah objek pada citra aslinya. Tingkat kepadatan rendah membuat jarak antar objek menjadi renggang sehingga tingkat kepadatan mempengaruhi hasil dari deteksi objek. Jumlah objek yang kedua adalah 50 biji pala bisa dilihat pada gambar 1</w:t>
      </w:r>
      <w:r w:rsidR="00F72AF3">
        <w:t>5</w:t>
      </w:r>
      <w:r w:rsidR="006D2A03">
        <w:t>. Hasil dari deteksi objek tidak berjumlah 46. Hasil dari deteksi objek tidak sesuai dengan jumlah objek yang ada pada citra aslinya. Tingkat kepadatan yang tinggi membuat jarak antar objek menjadi rapat sehingga mempengaruhi sistem untuk mendeteksi objek.</w:t>
      </w:r>
    </w:p>
    <w:p w14:paraId="1F010830" w14:textId="4766E803" w:rsidR="004C7791" w:rsidRDefault="006D2A03" w:rsidP="004C7791">
      <w:pPr>
        <w:ind w:firstLine="284"/>
        <w:jc w:val="both"/>
      </w:pPr>
      <w:r>
        <w:t>Pengujian pendeteksian objek berdasarkan warna latar di bagi menjadi dua yaitu menggunakan warna latar dari wadah dan menggunakan warna latar warna putih. Dengan menggunakan warna latar dari wadah sistem mendeteksi 40 objek yang bisa dilihat pada gambar 1</w:t>
      </w:r>
      <w:r w:rsidR="00F72AF3">
        <w:t>6</w:t>
      </w:r>
      <w:r>
        <w:t xml:space="preserve">. Hasil dari deteksi objek sesuai dengan citra aslinya. Warna latar yang dipakai cukup kontras dengan warna objek sehingga </w:t>
      </w:r>
      <w:r w:rsidR="00395BE9">
        <w:t>proses pendeteksian menghasilkan jumlah yang sama dengan yang ada pada wadah namun mengalami sedikit penurunan untuk mendeteksi terhadap bayangan dari objek dilihat dari bentuk/</w:t>
      </w:r>
      <w:r w:rsidR="00395BE9">
        <w:rPr>
          <w:i/>
          <w:iCs/>
        </w:rPr>
        <w:t xml:space="preserve">shape </w:t>
      </w:r>
      <w:r w:rsidR="00395BE9">
        <w:t>objek pada hasil deteksi objek. Dengan menggunakan warna latar warna putih sistem mendeteksi 40 biji pala bisa dilihat pada gambar 1</w:t>
      </w:r>
      <w:r w:rsidR="00EF5A69">
        <w:t>7</w:t>
      </w:r>
      <w:r w:rsidR="00395BE9">
        <w:t>. Menggunakan latar warna putih mempengaruhi proses pendeteksian objek. Dengan menggunakan latar warna putih yang sangat kontras dengan objek menghasilkan jumlah objek yang sama dengan yang ada pada wadah dan juga untuk bentuk/</w:t>
      </w:r>
      <w:r w:rsidR="00395BE9">
        <w:rPr>
          <w:i/>
          <w:iCs/>
        </w:rPr>
        <w:t xml:space="preserve">shape </w:t>
      </w:r>
      <w:r w:rsidR="00395BE9">
        <w:t xml:space="preserve">hasil deteksi sangat presisi mengikuti bentuk/shape dari objek yang ada pada citra serta menggunakan </w:t>
      </w:r>
      <w:r w:rsidR="004C7791">
        <w:t>latar warna putih mereduksi efek dari bayangan yang mempengaruhi proses pendeteksian.</w:t>
      </w:r>
    </w:p>
    <w:p w14:paraId="3C41A1D5" w14:textId="08616BA6" w:rsidR="004C7791" w:rsidRDefault="004C7791" w:rsidP="00F72AF3">
      <w:pPr>
        <w:ind w:firstLine="284"/>
        <w:jc w:val="both"/>
      </w:pPr>
      <w:r>
        <w:t>Pengujian pendeteksian objek dengan menambahkan benda lain didalam wadah bisa dilihat pada gambar 1</w:t>
      </w:r>
      <w:r w:rsidR="00EF5A69">
        <w:t>8</w:t>
      </w:r>
      <w:r>
        <w:t xml:space="preserve">. Jumlah pala yang di masukan berjumlah 25 biji pala. Benda yang di tambahkan berjumlah buah yaitu sebuah </w:t>
      </w:r>
      <w:r>
        <w:rPr>
          <w:i/>
          <w:iCs/>
        </w:rPr>
        <w:t xml:space="preserve">flashdrive, </w:t>
      </w:r>
      <w:r>
        <w:t>sebuah tutup botol, dan satu penjepit kertas. Hasil dari pendeteksian objek menghasilkan 28 objek yang artinya sesuai dengan jumlah objek yang ada pada citra. Dengan menambahkan benda lain selain, sistem mendeteksi semua objek di dalam wadah.</w:t>
      </w:r>
    </w:p>
    <w:p w14:paraId="0705A1B7" w14:textId="77777777" w:rsidR="004C7791" w:rsidRPr="0056020E" w:rsidRDefault="004C7791" w:rsidP="004C7791">
      <w:pPr>
        <w:pStyle w:val="Heading2"/>
      </w:pPr>
      <w:r>
        <w:t>Pengujian Model Klasifikasi</w:t>
      </w:r>
    </w:p>
    <w:p w14:paraId="6FD9B273" w14:textId="5CA2B236" w:rsidR="004C2F25" w:rsidRDefault="004C7791" w:rsidP="00E75AEB">
      <w:pPr>
        <w:ind w:firstLine="284"/>
        <w:jc w:val="both"/>
      </w:pPr>
      <w:r>
        <w:t xml:space="preserve">Pengujian model klasifikasi di hitung menggunakan </w:t>
      </w:r>
      <w:r>
        <w:rPr>
          <w:i/>
          <w:iCs/>
        </w:rPr>
        <w:t xml:space="preserve">confusion matrix. </w:t>
      </w:r>
      <w:r>
        <w:t>Pengujian dilakukan terhadap tiga model yang telah di buat dengan menggunakan 90 data tes yang terdiri dari 30 citra</w:t>
      </w:r>
      <w:r w:rsidR="0008296A">
        <w:t xml:space="preserve"> untuk tiap kelasnya</w:t>
      </w:r>
      <w:r>
        <w:t xml:space="preserve">. Pengujian di lakukan untuk menghitung nilai akurasi, nilai </w:t>
      </w:r>
      <w:r>
        <w:rPr>
          <w:i/>
          <w:iCs/>
        </w:rPr>
        <w:t xml:space="preserve">recall </w:t>
      </w:r>
      <w:r>
        <w:t xml:space="preserve">dan nilai </w:t>
      </w:r>
      <w:r>
        <w:rPr>
          <w:i/>
          <w:iCs/>
        </w:rPr>
        <w:t>precision</w:t>
      </w:r>
      <w:r w:rsidR="00E75AEB">
        <w:rPr>
          <w:i/>
          <w:iCs/>
        </w:rPr>
        <w:t>.</w:t>
      </w:r>
      <w:r w:rsidR="004C2F25">
        <w:br w:type="page"/>
      </w:r>
    </w:p>
    <w:tbl>
      <w:tblPr>
        <w:tblStyle w:val="TableGrid"/>
        <w:tblpPr w:leftFromText="180" w:rightFromText="180" w:vertAnchor="text" w:horzAnchor="margin" w:tblpXSpec="center" w:tblpY="650"/>
        <w:tblW w:w="8269" w:type="dxa"/>
        <w:tblLook w:val="04A0" w:firstRow="1" w:lastRow="0" w:firstColumn="1" w:lastColumn="0" w:noHBand="0" w:noVBand="1"/>
      </w:tblPr>
      <w:tblGrid>
        <w:gridCol w:w="598"/>
        <w:gridCol w:w="1502"/>
        <w:gridCol w:w="1403"/>
        <w:gridCol w:w="1404"/>
        <w:gridCol w:w="1794"/>
        <w:gridCol w:w="835"/>
        <w:gridCol w:w="733"/>
      </w:tblGrid>
      <w:tr w:rsidR="00D57360" w:rsidRPr="00A8483C" w14:paraId="3E75D785" w14:textId="77777777" w:rsidTr="00D57360">
        <w:trPr>
          <w:trHeight w:hRule="exact" w:val="283"/>
        </w:trPr>
        <w:tc>
          <w:tcPr>
            <w:tcW w:w="598" w:type="dxa"/>
          </w:tcPr>
          <w:p w14:paraId="2D192363" w14:textId="77777777" w:rsidR="00D57360" w:rsidRPr="00D57360" w:rsidRDefault="00D57360" w:rsidP="00D57360">
            <w:pPr>
              <w:rPr>
                <w:szCs w:val="24"/>
              </w:rPr>
            </w:pPr>
            <w:r w:rsidRPr="00D57360">
              <w:rPr>
                <w:szCs w:val="24"/>
              </w:rPr>
              <w:lastRenderedPageBreak/>
              <w:t>No</w:t>
            </w:r>
          </w:p>
        </w:tc>
        <w:tc>
          <w:tcPr>
            <w:tcW w:w="1502" w:type="dxa"/>
          </w:tcPr>
          <w:p w14:paraId="386F4576" w14:textId="77777777" w:rsidR="00D57360" w:rsidRPr="00A8483C" w:rsidRDefault="00D57360" w:rsidP="00D57360">
            <w:pPr>
              <w:rPr>
                <w:szCs w:val="24"/>
              </w:rPr>
            </w:pPr>
            <w:r w:rsidRPr="00A8483C">
              <w:rPr>
                <w:szCs w:val="24"/>
              </w:rPr>
              <w:t>Parameter 1</w:t>
            </w:r>
          </w:p>
        </w:tc>
        <w:tc>
          <w:tcPr>
            <w:tcW w:w="1403" w:type="dxa"/>
          </w:tcPr>
          <w:p w14:paraId="1FC8980F" w14:textId="42713A32" w:rsidR="00D57360" w:rsidRPr="00A8483C" w:rsidRDefault="00D57360" w:rsidP="00D57360">
            <w:pPr>
              <w:rPr>
                <w:szCs w:val="24"/>
              </w:rPr>
            </w:pPr>
            <w:r w:rsidRPr="00A8483C">
              <w:rPr>
                <w:szCs w:val="24"/>
              </w:rPr>
              <w:t>Parameter 2</w:t>
            </w:r>
          </w:p>
        </w:tc>
        <w:tc>
          <w:tcPr>
            <w:tcW w:w="1404" w:type="dxa"/>
          </w:tcPr>
          <w:p w14:paraId="6D7E4945" w14:textId="77777777" w:rsidR="00D57360" w:rsidRPr="00A8483C" w:rsidRDefault="00D57360" w:rsidP="00D57360">
            <w:pPr>
              <w:rPr>
                <w:szCs w:val="24"/>
              </w:rPr>
            </w:pPr>
            <w:r w:rsidRPr="00A8483C">
              <w:rPr>
                <w:szCs w:val="24"/>
              </w:rPr>
              <w:t>Parameter 3</w:t>
            </w:r>
          </w:p>
        </w:tc>
        <w:tc>
          <w:tcPr>
            <w:tcW w:w="1794" w:type="dxa"/>
          </w:tcPr>
          <w:p w14:paraId="20CDC365" w14:textId="77777777" w:rsidR="00D57360" w:rsidRPr="00A8483C" w:rsidRDefault="00D57360" w:rsidP="00D57360">
            <w:pPr>
              <w:rPr>
                <w:szCs w:val="24"/>
              </w:rPr>
            </w:pPr>
            <w:r>
              <w:rPr>
                <w:szCs w:val="24"/>
              </w:rPr>
              <w:t>Waktu training</w:t>
            </w:r>
          </w:p>
        </w:tc>
        <w:tc>
          <w:tcPr>
            <w:tcW w:w="835" w:type="dxa"/>
          </w:tcPr>
          <w:p w14:paraId="10CDBFC1" w14:textId="77777777" w:rsidR="00D57360" w:rsidRPr="00A8483C" w:rsidRDefault="00D57360" w:rsidP="00D57360">
            <w:pPr>
              <w:rPr>
                <w:szCs w:val="24"/>
              </w:rPr>
            </w:pPr>
            <w:r w:rsidRPr="00A8483C">
              <w:rPr>
                <w:szCs w:val="24"/>
              </w:rPr>
              <w:t>Acc</w:t>
            </w:r>
          </w:p>
        </w:tc>
        <w:tc>
          <w:tcPr>
            <w:tcW w:w="733" w:type="dxa"/>
          </w:tcPr>
          <w:p w14:paraId="4041FC38" w14:textId="77777777" w:rsidR="00D57360" w:rsidRPr="00A8483C" w:rsidRDefault="00D57360" w:rsidP="00D57360">
            <w:pPr>
              <w:rPr>
                <w:szCs w:val="24"/>
              </w:rPr>
            </w:pPr>
            <w:r w:rsidRPr="00A8483C">
              <w:rPr>
                <w:szCs w:val="24"/>
              </w:rPr>
              <w:t>Loss</w:t>
            </w:r>
          </w:p>
        </w:tc>
      </w:tr>
      <w:tr w:rsidR="00D57360" w:rsidRPr="00A8483C" w14:paraId="04A55C00" w14:textId="77777777" w:rsidTr="00D57360">
        <w:trPr>
          <w:trHeight w:hRule="exact" w:val="283"/>
        </w:trPr>
        <w:tc>
          <w:tcPr>
            <w:tcW w:w="598" w:type="dxa"/>
          </w:tcPr>
          <w:p w14:paraId="49D9E7BA" w14:textId="77777777" w:rsidR="00D57360" w:rsidRPr="00D57360" w:rsidRDefault="00D57360" w:rsidP="00D57360">
            <w:pPr>
              <w:rPr>
                <w:szCs w:val="24"/>
              </w:rPr>
            </w:pPr>
            <w:r w:rsidRPr="00D57360">
              <w:rPr>
                <w:szCs w:val="24"/>
              </w:rPr>
              <w:t>1</w:t>
            </w:r>
          </w:p>
        </w:tc>
        <w:tc>
          <w:tcPr>
            <w:tcW w:w="1502" w:type="dxa"/>
          </w:tcPr>
          <w:p w14:paraId="479B9F50" w14:textId="77777777" w:rsidR="00D57360" w:rsidRPr="00A8483C" w:rsidRDefault="00D57360" w:rsidP="00D57360">
            <w:pPr>
              <w:rPr>
                <w:szCs w:val="24"/>
              </w:rPr>
            </w:pPr>
            <w:r w:rsidRPr="00A8483C">
              <w:rPr>
                <w:szCs w:val="24"/>
              </w:rPr>
              <w:t>2</w:t>
            </w:r>
          </w:p>
        </w:tc>
        <w:tc>
          <w:tcPr>
            <w:tcW w:w="1403" w:type="dxa"/>
          </w:tcPr>
          <w:p w14:paraId="383BAA9D" w14:textId="16EAB370" w:rsidR="00D57360" w:rsidRPr="00A8483C" w:rsidRDefault="00D57360" w:rsidP="00D57360">
            <w:pPr>
              <w:rPr>
                <w:szCs w:val="24"/>
              </w:rPr>
            </w:pPr>
            <w:r w:rsidRPr="00A8483C">
              <w:rPr>
                <w:szCs w:val="24"/>
              </w:rPr>
              <w:t>4</w:t>
            </w:r>
          </w:p>
        </w:tc>
        <w:tc>
          <w:tcPr>
            <w:tcW w:w="1404" w:type="dxa"/>
          </w:tcPr>
          <w:p w14:paraId="640D07C0" w14:textId="77777777" w:rsidR="00D57360" w:rsidRPr="00A8483C" w:rsidRDefault="00D57360" w:rsidP="00D57360">
            <w:pPr>
              <w:rPr>
                <w:szCs w:val="24"/>
              </w:rPr>
            </w:pPr>
            <w:r w:rsidRPr="00A8483C">
              <w:rPr>
                <w:szCs w:val="24"/>
              </w:rPr>
              <w:t>8</w:t>
            </w:r>
          </w:p>
        </w:tc>
        <w:tc>
          <w:tcPr>
            <w:tcW w:w="1794" w:type="dxa"/>
          </w:tcPr>
          <w:p w14:paraId="62EF2BDC" w14:textId="77777777" w:rsidR="00D57360" w:rsidRPr="00A8483C" w:rsidRDefault="00D57360" w:rsidP="00D57360">
            <w:pPr>
              <w:rPr>
                <w:szCs w:val="24"/>
              </w:rPr>
            </w:pPr>
            <w:r>
              <w:rPr>
                <w:szCs w:val="24"/>
              </w:rPr>
              <w:t>59 detik</w:t>
            </w:r>
          </w:p>
        </w:tc>
        <w:tc>
          <w:tcPr>
            <w:tcW w:w="835" w:type="dxa"/>
          </w:tcPr>
          <w:p w14:paraId="0C729255" w14:textId="77777777" w:rsidR="00D57360" w:rsidRPr="00A8483C" w:rsidRDefault="00D57360" w:rsidP="00D57360">
            <w:pPr>
              <w:rPr>
                <w:szCs w:val="24"/>
              </w:rPr>
            </w:pPr>
            <w:r>
              <w:rPr>
                <w:szCs w:val="24"/>
              </w:rPr>
              <w:t>97.8%</w:t>
            </w:r>
          </w:p>
        </w:tc>
        <w:tc>
          <w:tcPr>
            <w:tcW w:w="733" w:type="dxa"/>
          </w:tcPr>
          <w:p w14:paraId="22648093" w14:textId="77777777" w:rsidR="00D57360" w:rsidRPr="00A8483C" w:rsidRDefault="00D57360" w:rsidP="00D57360">
            <w:pPr>
              <w:rPr>
                <w:szCs w:val="24"/>
              </w:rPr>
            </w:pPr>
            <w:r>
              <w:rPr>
                <w:szCs w:val="24"/>
              </w:rPr>
              <w:t>12.3%</w:t>
            </w:r>
          </w:p>
        </w:tc>
      </w:tr>
      <w:tr w:rsidR="00D57360" w:rsidRPr="00A8483C" w14:paraId="0B406692" w14:textId="77777777" w:rsidTr="00D57360">
        <w:trPr>
          <w:trHeight w:hRule="exact" w:val="283"/>
        </w:trPr>
        <w:tc>
          <w:tcPr>
            <w:tcW w:w="598" w:type="dxa"/>
          </w:tcPr>
          <w:p w14:paraId="56C7223F" w14:textId="77777777" w:rsidR="00D57360" w:rsidRPr="00D57360" w:rsidRDefault="00D57360" w:rsidP="00D57360">
            <w:pPr>
              <w:rPr>
                <w:szCs w:val="24"/>
              </w:rPr>
            </w:pPr>
            <w:r w:rsidRPr="00D57360">
              <w:rPr>
                <w:szCs w:val="24"/>
              </w:rPr>
              <w:t>2</w:t>
            </w:r>
          </w:p>
        </w:tc>
        <w:tc>
          <w:tcPr>
            <w:tcW w:w="1502" w:type="dxa"/>
          </w:tcPr>
          <w:p w14:paraId="3079B835" w14:textId="77777777" w:rsidR="00D57360" w:rsidRPr="00A8483C" w:rsidRDefault="00D57360" w:rsidP="00D57360">
            <w:pPr>
              <w:rPr>
                <w:szCs w:val="24"/>
              </w:rPr>
            </w:pPr>
            <w:r w:rsidRPr="00A8483C">
              <w:rPr>
                <w:szCs w:val="24"/>
              </w:rPr>
              <w:t>4</w:t>
            </w:r>
          </w:p>
        </w:tc>
        <w:tc>
          <w:tcPr>
            <w:tcW w:w="1403" w:type="dxa"/>
          </w:tcPr>
          <w:p w14:paraId="489CA39E" w14:textId="394A2F8B" w:rsidR="00D57360" w:rsidRPr="00A8483C" w:rsidRDefault="00D57360" w:rsidP="00D57360">
            <w:pPr>
              <w:rPr>
                <w:szCs w:val="24"/>
              </w:rPr>
            </w:pPr>
            <w:r w:rsidRPr="00A8483C">
              <w:rPr>
                <w:szCs w:val="24"/>
              </w:rPr>
              <w:t>8</w:t>
            </w:r>
          </w:p>
        </w:tc>
        <w:tc>
          <w:tcPr>
            <w:tcW w:w="1404" w:type="dxa"/>
          </w:tcPr>
          <w:p w14:paraId="3C3DC07C" w14:textId="77777777" w:rsidR="00D57360" w:rsidRPr="00A8483C" w:rsidRDefault="00D57360" w:rsidP="00D57360">
            <w:pPr>
              <w:rPr>
                <w:szCs w:val="24"/>
              </w:rPr>
            </w:pPr>
            <w:r w:rsidRPr="00A8483C">
              <w:rPr>
                <w:szCs w:val="24"/>
              </w:rPr>
              <w:t>16</w:t>
            </w:r>
          </w:p>
        </w:tc>
        <w:tc>
          <w:tcPr>
            <w:tcW w:w="1794" w:type="dxa"/>
          </w:tcPr>
          <w:p w14:paraId="280E37F4" w14:textId="77777777" w:rsidR="00D57360" w:rsidRPr="00A8483C" w:rsidRDefault="00D57360" w:rsidP="00D57360">
            <w:pPr>
              <w:rPr>
                <w:szCs w:val="24"/>
              </w:rPr>
            </w:pPr>
            <w:r>
              <w:rPr>
                <w:szCs w:val="24"/>
              </w:rPr>
              <w:t>61 detik</w:t>
            </w:r>
          </w:p>
        </w:tc>
        <w:tc>
          <w:tcPr>
            <w:tcW w:w="835" w:type="dxa"/>
          </w:tcPr>
          <w:p w14:paraId="44855C7D" w14:textId="77777777" w:rsidR="00D57360" w:rsidRPr="00A8483C" w:rsidRDefault="00D57360" w:rsidP="00D57360">
            <w:pPr>
              <w:rPr>
                <w:szCs w:val="24"/>
              </w:rPr>
            </w:pPr>
            <w:r>
              <w:rPr>
                <w:szCs w:val="24"/>
              </w:rPr>
              <w:t>100%</w:t>
            </w:r>
          </w:p>
        </w:tc>
        <w:tc>
          <w:tcPr>
            <w:tcW w:w="733" w:type="dxa"/>
          </w:tcPr>
          <w:p w14:paraId="4B3A00E0" w14:textId="77777777" w:rsidR="00D57360" w:rsidRPr="00A8483C" w:rsidRDefault="00D57360" w:rsidP="00D57360">
            <w:pPr>
              <w:rPr>
                <w:szCs w:val="24"/>
              </w:rPr>
            </w:pPr>
            <w:r>
              <w:rPr>
                <w:szCs w:val="24"/>
              </w:rPr>
              <w:t>5%</w:t>
            </w:r>
          </w:p>
        </w:tc>
      </w:tr>
      <w:tr w:rsidR="00D57360" w:rsidRPr="00A8483C" w14:paraId="64A3F28C" w14:textId="77777777" w:rsidTr="00D57360">
        <w:trPr>
          <w:trHeight w:hRule="exact" w:val="283"/>
        </w:trPr>
        <w:tc>
          <w:tcPr>
            <w:tcW w:w="598" w:type="dxa"/>
          </w:tcPr>
          <w:p w14:paraId="40ABB6AC" w14:textId="77777777" w:rsidR="00D57360" w:rsidRPr="00D57360" w:rsidRDefault="00D57360" w:rsidP="00D57360">
            <w:pPr>
              <w:rPr>
                <w:szCs w:val="24"/>
              </w:rPr>
            </w:pPr>
            <w:r w:rsidRPr="00D57360">
              <w:rPr>
                <w:szCs w:val="24"/>
              </w:rPr>
              <w:t>3</w:t>
            </w:r>
          </w:p>
        </w:tc>
        <w:tc>
          <w:tcPr>
            <w:tcW w:w="1502" w:type="dxa"/>
          </w:tcPr>
          <w:p w14:paraId="168BB0D7" w14:textId="77777777" w:rsidR="00D57360" w:rsidRPr="00A8483C" w:rsidRDefault="00D57360" w:rsidP="00D57360">
            <w:pPr>
              <w:rPr>
                <w:szCs w:val="24"/>
              </w:rPr>
            </w:pPr>
            <w:r w:rsidRPr="00A8483C">
              <w:rPr>
                <w:szCs w:val="24"/>
              </w:rPr>
              <w:t>8</w:t>
            </w:r>
          </w:p>
        </w:tc>
        <w:tc>
          <w:tcPr>
            <w:tcW w:w="1403" w:type="dxa"/>
          </w:tcPr>
          <w:p w14:paraId="080BDF1B" w14:textId="77777777" w:rsidR="00D57360" w:rsidRPr="00A8483C" w:rsidRDefault="00D57360" w:rsidP="00D57360">
            <w:pPr>
              <w:rPr>
                <w:szCs w:val="24"/>
              </w:rPr>
            </w:pPr>
            <w:r w:rsidRPr="00A8483C">
              <w:rPr>
                <w:szCs w:val="24"/>
              </w:rPr>
              <w:t>16</w:t>
            </w:r>
          </w:p>
        </w:tc>
        <w:tc>
          <w:tcPr>
            <w:tcW w:w="1404" w:type="dxa"/>
          </w:tcPr>
          <w:p w14:paraId="4A7ACEB9" w14:textId="77777777" w:rsidR="00D57360" w:rsidRPr="00A8483C" w:rsidRDefault="00D57360" w:rsidP="00D57360">
            <w:pPr>
              <w:rPr>
                <w:szCs w:val="24"/>
              </w:rPr>
            </w:pPr>
            <w:r w:rsidRPr="00A8483C">
              <w:rPr>
                <w:szCs w:val="24"/>
              </w:rPr>
              <w:t>32</w:t>
            </w:r>
          </w:p>
        </w:tc>
        <w:tc>
          <w:tcPr>
            <w:tcW w:w="1794" w:type="dxa"/>
          </w:tcPr>
          <w:p w14:paraId="645966B9" w14:textId="77777777" w:rsidR="00D57360" w:rsidRPr="00A8483C" w:rsidRDefault="00D57360" w:rsidP="00D57360">
            <w:pPr>
              <w:rPr>
                <w:szCs w:val="24"/>
              </w:rPr>
            </w:pPr>
            <w:r>
              <w:rPr>
                <w:szCs w:val="24"/>
              </w:rPr>
              <w:t>72 detik</w:t>
            </w:r>
          </w:p>
        </w:tc>
        <w:tc>
          <w:tcPr>
            <w:tcW w:w="835" w:type="dxa"/>
          </w:tcPr>
          <w:p w14:paraId="54C6A70A" w14:textId="77777777" w:rsidR="00D57360" w:rsidRPr="00A8483C" w:rsidRDefault="00D57360" w:rsidP="00D57360">
            <w:pPr>
              <w:rPr>
                <w:szCs w:val="24"/>
              </w:rPr>
            </w:pPr>
            <w:r>
              <w:rPr>
                <w:szCs w:val="24"/>
              </w:rPr>
              <w:t>100%</w:t>
            </w:r>
          </w:p>
        </w:tc>
        <w:tc>
          <w:tcPr>
            <w:tcW w:w="733" w:type="dxa"/>
          </w:tcPr>
          <w:p w14:paraId="640310AF" w14:textId="77777777" w:rsidR="00D57360" w:rsidRPr="00A8483C" w:rsidRDefault="00D57360" w:rsidP="00D57360">
            <w:pPr>
              <w:rPr>
                <w:szCs w:val="24"/>
              </w:rPr>
            </w:pPr>
            <w:r>
              <w:rPr>
                <w:szCs w:val="24"/>
              </w:rPr>
              <w:t>0.1%</w:t>
            </w:r>
          </w:p>
        </w:tc>
      </w:tr>
      <w:tr w:rsidR="00D57360" w:rsidRPr="00A8483C" w14:paraId="5B3CEF7C" w14:textId="77777777" w:rsidTr="00D57360">
        <w:trPr>
          <w:trHeight w:hRule="exact" w:val="283"/>
        </w:trPr>
        <w:tc>
          <w:tcPr>
            <w:tcW w:w="598" w:type="dxa"/>
          </w:tcPr>
          <w:p w14:paraId="009CD10F" w14:textId="77777777" w:rsidR="00D57360" w:rsidRPr="00D57360" w:rsidRDefault="00D57360" w:rsidP="00D57360">
            <w:pPr>
              <w:rPr>
                <w:szCs w:val="24"/>
              </w:rPr>
            </w:pPr>
            <w:r w:rsidRPr="00D57360">
              <w:rPr>
                <w:szCs w:val="24"/>
              </w:rPr>
              <w:t>4</w:t>
            </w:r>
          </w:p>
        </w:tc>
        <w:tc>
          <w:tcPr>
            <w:tcW w:w="1502" w:type="dxa"/>
          </w:tcPr>
          <w:p w14:paraId="1B0CEB04" w14:textId="77777777" w:rsidR="00D57360" w:rsidRPr="00A8483C" w:rsidRDefault="00D57360" w:rsidP="00D57360">
            <w:pPr>
              <w:rPr>
                <w:szCs w:val="24"/>
              </w:rPr>
            </w:pPr>
            <w:r w:rsidRPr="00A8483C">
              <w:rPr>
                <w:szCs w:val="24"/>
              </w:rPr>
              <w:t>16</w:t>
            </w:r>
          </w:p>
        </w:tc>
        <w:tc>
          <w:tcPr>
            <w:tcW w:w="1403" w:type="dxa"/>
          </w:tcPr>
          <w:p w14:paraId="59A0C5A1" w14:textId="77777777" w:rsidR="00D57360" w:rsidRPr="00A8483C" w:rsidRDefault="00D57360" w:rsidP="00D57360">
            <w:pPr>
              <w:rPr>
                <w:szCs w:val="24"/>
              </w:rPr>
            </w:pPr>
            <w:r w:rsidRPr="00A8483C">
              <w:rPr>
                <w:szCs w:val="24"/>
              </w:rPr>
              <w:t>32</w:t>
            </w:r>
          </w:p>
        </w:tc>
        <w:tc>
          <w:tcPr>
            <w:tcW w:w="1404" w:type="dxa"/>
          </w:tcPr>
          <w:p w14:paraId="07CA9A47" w14:textId="77777777" w:rsidR="00D57360" w:rsidRPr="00A8483C" w:rsidRDefault="00D57360" w:rsidP="00D57360">
            <w:pPr>
              <w:rPr>
                <w:szCs w:val="24"/>
              </w:rPr>
            </w:pPr>
            <w:r w:rsidRPr="00A8483C">
              <w:rPr>
                <w:szCs w:val="24"/>
              </w:rPr>
              <w:t>64</w:t>
            </w:r>
          </w:p>
        </w:tc>
        <w:tc>
          <w:tcPr>
            <w:tcW w:w="1794" w:type="dxa"/>
          </w:tcPr>
          <w:p w14:paraId="028D5D6E" w14:textId="77777777" w:rsidR="00D57360" w:rsidRPr="00A8483C" w:rsidRDefault="00D57360" w:rsidP="00D57360">
            <w:pPr>
              <w:rPr>
                <w:szCs w:val="24"/>
              </w:rPr>
            </w:pPr>
            <w:r>
              <w:rPr>
                <w:szCs w:val="24"/>
              </w:rPr>
              <w:t>110 detik</w:t>
            </w:r>
          </w:p>
        </w:tc>
        <w:tc>
          <w:tcPr>
            <w:tcW w:w="835" w:type="dxa"/>
          </w:tcPr>
          <w:p w14:paraId="0445EAF4" w14:textId="77777777" w:rsidR="00D57360" w:rsidRPr="00A8483C" w:rsidRDefault="00D57360" w:rsidP="00D57360">
            <w:pPr>
              <w:rPr>
                <w:szCs w:val="24"/>
              </w:rPr>
            </w:pPr>
            <w:r>
              <w:rPr>
                <w:szCs w:val="24"/>
              </w:rPr>
              <w:t>97.8%</w:t>
            </w:r>
          </w:p>
        </w:tc>
        <w:tc>
          <w:tcPr>
            <w:tcW w:w="733" w:type="dxa"/>
          </w:tcPr>
          <w:p w14:paraId="095349A5" w14:textId="77777777" w:rsidR="00D57360" w:rsidRPr="00A8483C" w:rsidRDefault="00D57360" w:rsidP="00D57360">
            <w:pPr>
              <w:rPr>
                <w:szCs w:val="24"/>
              </w:rPr>
            </w:pPr>
            <w:r>
              <w:rPr>
                <w:szCs w:val="24"/>
              </w:rPr>
              <w:t>2.4%</w:t>
            </w:r>
          </w:p>
        </w:tc>
      </w:tr>
      <w:tr w:rsidR="00D57360" w:rsidRPr="00A8483C" w14:paraId="6E4C7AE5" w14:textId="77777777" w:rsidTr="00D57360">
        <w:trPr>
          <w:trHeight w:hRule="exact" w:val="283"/>
        </w:trPr>
        <w:tc>
          <w:tcPr>
            <w:tcW w:w="598" w:type="dxa"/>
          </w:tcPr>
          <w:p w14:paraId="4BBC4D9A" w14:textId="77777777" w:rsidR="00D57360" w:rsidRPr="00D57360" w:rsidRDefault="00D57360" w:rsidP="00D57360">
            <w:pPr>
              <w:rPr>
                <w:szCs w:val="24"/>
              </w:rPr>
            </w:pPr>
            <w:r w:rsidRPr="00D57360">
              <w:rPr>
                <w:szCs w:val="24"/>
              </w:rPr>
              <w:t>5</w:t>
            </w:r>
          </w:p>
        </w:tc>
        <w:tc>
          <w:tcPr>
            <w:tcW w:w="1502" w:type="dxa"/>
          </w:tcPr>
          <w:p w14:paraId="11F9F2ED" w14:textId="77777777" w:rsidR="00D57360" w:rsidRPr="00A8483C" w:rsidRDefault="00D57360" w:rsidP="00D57360">
            <w:pPr>
              <w:rPr>
                <w:szCs w:val="24"/>
              </w:rPr>
            </w:pPr>
            <w:r w:rsidRPr="00A8483C">
              <w:rPr>
                <w:szCs w:val="24"/>
              </w:rPr>
              <w:t>32</w:t>
            </w:r>
          </w:p>
        </w:tc>
        <w:tc>
          <w:tcPr>
            <w:tcW w:w="1403" w:type="dxa"/>
          </w:tcPr>
          <w:p w14:paraId="3CE929BE" w14:textId="77777777" w:rsidR="00D57360" w:rsidRPr="00A8483C" w:rsidRDefault="00D57360" w:rsidP="00D57360">
            <w:pPr>
              <w:rPr>
                <w:szCs w:val="24"/>
              </w:rPr>
            </w:pPr>
            <w:r w:rsidRPr="00A8483C">
              <w:rPr>
                <w:szCs w:val="24"/>
              </w:rPr>
              <w:t>64</w:t>
            </w:r>
          </w:p>
        </w:tc>
        <w:tc>
          <w:tcPr>
            <w:tcW w:w="1404" w:type="dxa"/>
          </w:tcPr>
          <w:p w14:paraId="57F327FA" w14:textId="77777777" w:rsidR="00D57360" w:rsidRPr="00A8483C" w:rsidRDefault="00D57360" w:rsidP="00D57360">
            <w:pPr>
              <w:rPr>
                <w:szCs w:val="24"/>
              </w:rPr>
            </w:pPr>
            <w:r w:rsidRPr="00A8483C">
              <w:rPr>
                <w:szCs w:val="24"/>
              </w:rPr>
              <w:t>128</w:t>
            </w:r>
          </w:p>
        </w:tc>
        <w:tc>
          <w:tcPr>
            <w:tcW w:w="1794" w:type="dxa"/>
          </w:tcPr>
          <w:p w14:paraId="26518660" w14:textId="77777777" w:rsidR="00D57360" w:rsidRPr="00A8483C" w:rsidRDefault="00D57360" w:rsidP="00D57360">
            <w:pPr>
              <w:rPr>
                <w:szCs w:val="24"/>
              </w:rPr>
            </w:pPr>
            <w:r>
              <w:rPr>
                <w:szCs w:val="24"/>
              </w:rPr>
              <w:t>165 detik</w:t>
            </w:r>
          </w:p>
        </w:tc>
        <w:tc>
          <w:tcPr>
            <w:tcW w:w="835" w:type="dxa"/>
          </w:tcPr>
          <w:p w14:paraId="209CE193" w14:textId="77777777" w:rsidR="00D57360" w:rsidRPr="00A8483C" w:rsidRDefault="00D57360" w:rsidP="00D57360">
            <w:pPr>
              <w:rPr>
                <w:szCs w:val="24"/>
              </w:rPr>
            </w:pPr>
            <w:r>
              <w:rPr>
                <w:szCs w:val="24"/>
              </w:rPr>
              <w:t>100%</w:t>
            </w:r>
          </w:p>
        </w:tc>
        <w:tc>
          <w:tcPr>
            <w:tcW w:w="733" w:type="dxa"/>
          </w:tcPr>
          <w:p w14:paraId="3D868FEE" w14:textId="77777777" w:rsidR="00D57360" w:rsidRPr="00A8483C" w:rsidRDefault="00D57360" w:rsidP="00D57360">
            <w:pPr>
              <w:rPr>
                <w:szCs w:val="24"/>
              </w:rPr>
            </w:pPr>
            <w:r>
              <w:rPr>
                <w:szCs w:val="24"/>
              </w:rPr>
              <w:t>0.2%</w:t>
            </w:r>
          </w:p>
        </w:tc>
      </w:tr>
      <w:tr w:rsidR="00D57360" w:rsidRPr="00A8483C" w14:paraId="25245A75" w14:textId="77777777" w:rsidTr="00D57360">
        <w:trPr>
          <w:trHeight w:hRule="exact" w:val="283"/>
        </w:trPr>
        <w:tc>
          <w:tcPr>
            <w:tcW w:w="598" w:type="dxa"/>
          </w:tcPr>
          <w:p w14:paraId="07139071" w14:textId="77777777" w:rsidR="00D57360" w:rsidRPr="00D57360" w:rsidRDefault="00D57360" w:rsidP="00D57360">
            <w:pPr>
              <w:rPr>
                <w:szCs w:val="24"/>
              </w:rPr>
            </w:pPr>
            <w:r w:rsidRPr="00D57360">
              <w:rPr>
                <w:szCs w:val="24"/>
              </w:rPr>
              <w:t>6</w:t>
            </w:r>
          </w:p>
        </w:tc>
        <w:tc>
          <w:tcPr>
            <w:tcW w:w="1502" w:type="dxa"/>
          </w:tcPr>
          <w:p w14:paraId="1498EC3C" w14:textId="77777777" w:rsidR="00D57360" w:rsidRPr="00A8483C" w:rsidRDefault="00D57360" w:rsidP="00D57360">
            <w:pPr>
              <w:rPr>
                <w:szCs w:val="24"/>
              </w:rPr>
            </w:pPr>
            <w:r w:rsidRPr="00A8483C">
              <w:rPr>
                <w:szCs w:val="24"/>
              </w:rPr>
              <w:t>64</w:t>
            </w:r>
          </w:p>
        </w:tc>
        <w:tc>
          <w:tcPr>
            <w:tcW w:w="1403" w:type="dxa"/>
          </w:tcPr>
          <w:p w14:paraId="49AB8194" w14:textId="77777777" w:rsidR="00D57360" w:rsidRPr="00A8483C" w:rsidRDefault="00D57360" w:rsidP="00D57360">
            <w:pPr>
              <w:rPr>
                <w:szCs w:val="24"/>
              </w:rPr>
            </w:pPr>
            <w:r w:rsidRPr="00A8483C">
              <w:rPr>
                <w:szCs w:val="24"/>
              </w:rPr>
              <w:t>128</w:t>
            </w:r>
          </w:p>
        </w:tc>
        <w:tc>
          <w:tcPr>
            <w:tcW w:w="1404" w:type="dxa"/>
          </w:tcPr>
          <w:p w14:paraId="5396E50E" w14:textId="77777777" w:rsidR="00D57360" w:rsidRPr="00A8483C" w:rsidRDefault="00D57360" w:rsidP="00D57360">
            <w:pPr>
              <w:rPr>
                <w:szCs w:val="24"/>
              </w:rPr>
            </w:pPr>
            <w:r w:rsidRPr="00A8483C">
              <w:rPr>
                <w:szCs w:val="24"/>
              </w:rPr>
              <w:t>256</w:t>
            </w:r>
          </w:p>
        </w:tc>
        <w:tc>
          <w:tcPr>
            <w:tcW w:w="1794" w:type="dxa"/>
          </w:tcPr>
          <w:p w14:paraId="5EDE1F34" w14:textId="77777777" w:rsidR="00D57360" w:rsidRPr="00A8483C" w:rsidRDefault="00D57360" w:rsidP="00D57360">
            <w:pPr>
              <w:rPr>
                <w:szCs w:val="24"/>
              </w:rPr>
            </w:pPr>
            <w:r>
              <w:rPr>
                <w:szCs w:val="24"/>
              </w:rPr>
              <w:t>412 detik</w:t>
            </w:r>
          </w:p>
        </w:tc>
        <w:tc>
          <w:tcPr>
            <w:tcW w:w="835" w:type="dxa"/>
          </w:tcPr>
          <w:p w14:paraId="0A5FF4EC" w14:textId="77777777" w:rsidR="00D57360" w:rsidRPr="00A8483C" w:rsidRDefault="00D57360" w:rsidP="00D57360">
            <w:pPr>
              <w:rPr>
                <w:szCs w:val="24"/>
              </w:rPr>
            </w:pPr>
            <w:r>
              <w:rPr>
                <w:szCs w:val="24"/>
              </w:rPr>
              <w:t>97.8%</w:t>
            </w:r>
          </w:p>
        </w:tc>
        <w:tc>
          <w:tcPr>
            <w:tcW w:w="733" w:type="dxa"/>
          </w:tcPr>
          <w:p w14:paraId="1E43ABD9" w14:textId="77777777" w:rsidR="00D57360" w:rsidRPr="00A8483C" w:rsidRDefault="00D57360" w:rsidP="00D57360">
            <w:pPr>
              <w:rPr>
                <w:szCs w:val="24"/>
              </w:rPr>
            </w:pPr>
            <w:r>
              <w:rPr>
                <w:szCs w:val="24"/>
              </w:rPr>
              <w:t>11.6%</w:t>
            </w:r>
          </w:p>
        </w:tc>
      </w:tr>
      <w:tr w:rsidR="00D57360" w:rsidRPr="00A8483C" w14:paraId="26AB4B86" w14:textId="77777777" w:rsidTr="00D57360">
        <w:trPr>
          <w:trHeight w:hRule="exact" w:val="283"/>
        </w:trPr>
        <w:tc>
          <w:tcPr>
            <w:tcW w:w="598" w:type="dxa"/>
          </w:tcPr>
          <w:p w14:paraId="7EAEFDF0" w14:textId="77777777" w:rsidR="00D57360" w:rsidRPr="00D57360" w:rsidRDefault="00D57360" w:rsidP="00D57360">
            <w:pPr>
              <w:rPr>
                <w:szCs w:val="24"/>
              </w:rPr>
            </w:pPr>
            <w:r w:rsidRPr="00D57360">
              <w:rPr>
                <w:szCs w:val="24"/>
              </w:rPr>
              <w:t>7</w:t>
            </w:r>
          </w:p>
        </w:tc>
        <w:tc>
          <w:tcPr>
            <w:tcW w:w="1502" w:type="dxa"/>
          </w:tcPr>
          <w:p w14:paraId="1A50CC50" w14:textId="77777777" w:rsidR="00D57360" w:rsidRPr="00A8483C" w:rsidRDefault="00D57360" w:rsidP="00D57360">
            <w:pPr>
              <w:rPr>
                <w:szCs w:val="24"/>
              </w:rPr>
            </w:pPr>
            <w:r w:rsidRPr="00A8483C">
              <w:rPr>
                <w:szCs w:val="24"/>
              </w:rPr>
              <w:t>128</w:t>
            </w:r>
          </w:p>
        </w:tc>
        <w:tc>
          <w:tcPr>
            <w:tcW w:w="1403" w:type="dxa"/>
          </w:tcPr>
          <w:p w14:paraId="28BAD0BC" w14:textId="7A29E71C" w:rsidR="00D57360" w:rsidRPr="00A8483C" w:rsidRDefault="00D57360" w:rsidP="00D57360">
            <w:pPr>
              <w:rPr>
                <w:szCs w:val="24"/>
              </w:rPr>
            </w:pPr>
            <w:r w:rsidRPr="00A8483C">
              <w:rPr>
                <w:szCs w:val="24"/>
              </w:rPr>
              <w:t>256</w:t>
            </w:r>
          </w:p>
        </w:tc>
        <w:tc>
          <w:tcPr>
            <w:tcW w:w="1404" w:type="dxa"/>
          </w:tcPr>
          <w:p w14:paraId="21E69491" w14:textId="77777777" w:rsidR="00D57360" w:rsidRPr="00A8483C" w:rsidRDefault="00D57360" w:rsidP="00D57360">
            <w:pPr>
              <w:rPr>
                <w:szCs w:val="24"/>
              </w:rPr>
            </w:pPr>
            <w:r w:rsidRPr="00A8483C">
              <w:rPr>
                <w:szCs w:val="24"/>
              </w:rPr>
              <w:t>512</w:t>
            </w:r>
          </w:p>
        </w:tc>
        <w:tc>
          <w:tcPr>
            <w:tcW w:w="1794" w:type="dxa"/>
          </w:tcPr>
          <w:p w14:paraId="25DE311B" w14:textId="77777777" w:rsidR="00D57360" w:rsidRPr="00A8483C" w:rsidRDefault="00D57360" w:rsidP="00D57360">
            <w:pPr>
              <w:rPr>
                <w:szCs w:val="24"/>
              </w:rPr>
            </w:pPr>
            <w:r>
              <w:rPr>
                <w:szCs w:val="24"/>
              </w:rPr>
              <w:t>1248 detik</w:t>
            </w:r>
          </w:p>
        </w:tc>
        <w:tc>
          <w:tcPr>
            <w:tcW w:w="835" w:type="dxa"/>
          </w:tcPr>
          <w:p w14:paraId="580E95A6" w14:textId="77777777" w:rsidR="00D57360" w:rsidRPr="00A8483C" w:rsidRDefault="00D57360" w:rsidP="00D57360">
            <w:pPr>
              <w:rPr>
                <w:szCs w:val="24"/>
              </w:rPr>
            </w:pPr>
            <w:r>
              <w:rPr>
                <w:szCs w:val="24"/>
              </w:rPr>
              <w:t>100%</w:t>
            </w:r>
          </w:p>
        </w:tc>
        <w:tc>
          <w:tcPr>
            <w:tcW w:w="733" w:type="dxa"/>
          </w:tcPr>
          <w:p w14:paraId="428FEE07" w14:textId="77777777" w:rsidR="00D57360" w:rsidRPr="00A8483C" w:rsidRDefault="00D57360" w:rsidP="00D57360">
            <w:pPr>
              <w:rPr>
                <w:szCs w:val="24"/>
              </w:rPr>
            </w:pPr>
            <w:r>
              <w:rPr>
                <w:szCs w:val="24"/>
              </w:rPr>
              <w:t>0.3%</w:t>
            </w:r>
          </w:p>
        </w:tc>
      </w:tr>
    </w:tbl>
    <w:p w14:paraId="6BB54B77" w14:textId="2E7DD422" w:rsidR="004C2F25" w:rsidRDefault="00D57360" w:rsidP="00D0222D">
      <w:pPr>
        <w:ind w:firstLine="284"/>
        <w:jc w:val="both"/>
        <w:rPr>
          <w:noProof/>
        </w:rPr>
      </w:pPr>
      <w:r>
        <w:rPr>
          <w:noProof/>
        </w:rPr>
        <mc:AlternateContent>
          <mc:Choice Requires="wps">
            <w:drawing>
              <wp:anchor distT="45720" distB="45720" distL="114300" distR="114300" simplePos="0" relativeHeight="251701248" behindDoc="1" locked="0" layoutInCell="1" allowOverlap="1" wp14:anchorId="6507A0D6" wp14:editId="213D633A">
                <wp:simplePos x="0" y="0"/>
                <wp:positionH relativeFrom="column">
                  <wp:posOffset>2021840</wp:posOffset>
                </wp:positionH>
                <wp:positionV relativeFrom="paragraph">
                  <wp:posOffset>115905</wp:posOffset>
                </wp:positionV>
                <wp:extent cx="2360930" cy="400050"/>
                <wp:effectExtent l="0" t="0" r="14605" b="190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00050"/>
                        </a:xfrm>
                        <a:prstGeom prst="rect">
                          <a:avLst/>
                        </a:prstGeom>
                        <a:solidFill>
                          <a:schemeClr val="bg1"/>
                        </a:solidFill>
                        <a:ln w="9525">
                          <a:solidFill>
                            <a:schemeClr val="bg1"/>
                          </a:solidFill>
                          <a:miter lim="800000"/>
                          <a:headEnd/>
                          <a:tailEnd/>
                        </a:ln>
                      </wps:spPr>
                      <wps:txbx>
                        <w:txbxContent>
                          <w:p w14:paraId="75BFBB29" w14:textId="2AA3A096" w:rsidR="00D57360" w:rsidRPr="00D57360" w:rsidRDefault="00D57360" w:rsidP="00D57360">
                            <w:pPr>
                              <w:jc w:val="center"/>
                              <w:rPr>
                                <w:rStyle w:val="Strong"/>
                                <w:b w:val="0"/>
                                <w:bCs w:val="0"/>
                                <w:sz w:val="16"/>
                                <w:szCs w:val="16"/>
                              </w:rPr>
                            </w:pPr>
                            <w:r w:rsidRPr="00D57360">
                              <w:rPr>
                                <w:rStyle w:val="Strong"/>
                                <w:b w:val="0"/>
                                <w:bCs w:val="0"/>
                                <w:sz w:val="16"/>
                                <w:szCs w:val="16"/>
                              </w:rPr>
                              <w:t>TABEL I</w:t>
                            </w:r>
                          </w:p>
                          <w:p w14:paraId="4DA53C3D" w14:textId="3DCDB729" w:rsidR="004C2F25" w:rsidRPr="00D57360" w:rsidRDefault="00D57360" w:rsidP="00D57360">
                            <w:pPr>
                              <w:jc w:val="center"/>
                              <w:rPr>
                                <w:rStyle w:val="Strong"/>
                                <w:b w:val="0"/>
                                <w:bCs w:val="0"/>
                                <w:sz w:val="16"/>
                                <w:szCs w:val="16"/>
                              </w:rPr>
                            </w:pPr>
                            <w:r w:rsidRPr="00D57360">
                              <w:rPr>
                                <w:rStyle w:val="Strong"/>
                                <w:b w:val="0"/>
                                <w:bCs w:val="0"/>
                                <w:sz w:val="16"/>
                                <w:szCs w:val="16"/>
                              </w:rPr>
                              <w:t>Pembuatan Mode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07A0D6" id="_x0000_s1038" type="#_x0000_t202" style="position:absolute;left:0;text-align:left;margin-left:159.2pt;margin-top:9.15pt;width:185.9pt;height:31.5pt;z-index:-2516152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" fillcolor="white [3212]" strokecolor="white [3212]">
                <v:textbox>
                  <w:txbxContent>
                    <w:p w14:paraId="75BFBB29" w14:textId="2AA3A096" w:rsidR="00D57360" w:rsidRPr="00D57360" w:rsidRDefault="00D57360" w:rsidP="00D57360">
                      <w:pPr>
                        <w:jc w:val="center"/>
                        <w:rPr>
                          <w:rStyle w:val="Strong"/>
                          <w:b w:val="0"/>
                          <w:bCs w:val="0"/>
                          <w:sz w:val="16"/>
                          <w:szCs w:val="16"/>
                        </w:rPr>
                      </w:pPr>
                      <w:r w:rsidRPr="00D57360">
                        <w:rPr>
                          <w:rStyle w:val="Strong"/>
                          <w:b w:val="0"/>
                          <w:bCs w:val="0"/>
                          <w:sz w:val="16"/>
                          <w:szCs w:val="16"/>
                        </w:rPr>
                        <w:t>TABEL I</w:t>
                      </w:r>
                    </w:p>
                    <w:p w14:paraId="4DA53C3D" w14:textId="3DCDB729" w:rsidR="004C2F25" w:rsidRPr="00D57360" w:rsidRDefault="00D57360" w:rsidP="00D57360">
                      <w:pPr>
                        <w:jc w:val="center"/>
                        <w:rPr>
                          <w:rStyle w:val="Strong"/>
                          <w:b w:val="0"/>
                          <w:bCs w:val="0"/>
                          <w:sz w:val="16"/>
                          <w:szCs w:val="16"/>
                        </w:rPr>
                      </w:pPr>
                      <w:r w:rsidRPr="00D57360">
                        <w:rPr>
                          <w:rStyle w:val="Strong"/>
                          <w:b w:val="0"/>
                          <w:bCs w:val="0"/>
                          <w:sz w:val="16"/>
                          <w:szCs w:val="16"/>
                        </w:rPr>
                        <w:t>Pembuatan Model</w:t>
                      </w:r>
                    </w:p>
                  </w:txbxContent>
                </v:textbox>
              </v:shape>
            </w:pict>
          </mc:Fallback>
        </mc:AlternateContent>
      </w:r>
      <w:r w:rsidR="000E3EB7">
        <w:rPr>
          <w:noProof/>
        </w:rPr>
        <w:softHyphen/>
      </w:r>
    </w:p>
    <w:p w14:paraId="20CF5E6C" w14:textId="72E5D130" w:rsidR="00D57360" w:rsidRDefault="00D57360" w:rsidP="00D0222D">
      <w:pPr>
        <w:ind w:firstLine="284"/>
        <w:jc w:val="both"/>
      </w:pPr>
    </w:p>
    <w:p w14:paraId="663B885D" w14:textId="21326C8F" w:rsidR="004C2F25" w:rsidRDefault="004C2F25" w:rsidP="00D0222D">
      <w:pPr>
        <w:ind w:firstLine="284"/>
        <w:jc w:val="both"/>
      </w:pPr>
    </w:p>
    <w:p w14:paraId="21E94A1D" w14:textId="4AB07360" w:rsidR="004C2F25" w:rsidRDefault="004C2F25" w:rsidP="00D0222D">
      <w:pPr>
        <w:ind w:firstLine="284"/>
        <w:jc w:val="both"/>
      </w:pPr>
    </w:p>
    <w:p w14:paraId="45E87250" w14:textId="7D7AA671" w:rsidR="004C2F25" w:rsidRDefault="004C2F25" w:rsidP="00D0222D">
      <w:pPr>
        <w:ind w:firstLine="284"/>
        <w:jc w:val="both"/>
      </w:pPr>
    </w:p>
    <w:p w14:paraId="7BA888B9" w14:textId="22D20139" w:rsidR="004C2F25" w:rsidRDefault="004C2F25">
      <w:pPr>
        <w:autoSpaceDE/>
        <w:autoSpaceDN/>
      </w:pPr>
    </w:p>
    <w:p w14:paraId="7DC2A5CA" w14:textId="31BEA005" w:rsidR="004C2F25" w:rsidRDefault="004C2F25">
      <w:pPr>
        <w:autoSpaceDE/>
        <w:autoSpaceDN/>
      </w:pPr>
    </w:p>
    <w:p w14:paraId="6FF22A83" w14:textId="6AB03FDD" w:rsidR="004C2F25" w:rsidRDefault="004C2F25">
      <w:pPr>
        <w:autoSpaceDE/>
        <w:autoSpaceDN/>
      </w:pPr>
    </w:p>
    <w:p w14:paraId="52A34DF9" w14:textId="2AF770AA" w:rsidR="004C2F25" w:rsidRDefault="004C2F25">
      <w:pPr>
        <w:autoSpaceDE/>
        <w:autoSpaceDN/>
      </w:pPr>
    </w:p>
    <w:p w14:paraId="52E314B0" w14:textId="4A573D34" w:rsidR="004C2F25" w:rsidRDefault="004C2F25">
      <w:pPr>
        <w:autoSpaceDE/>
        <w:autoSpaceDN/>
      </w:pPr>
    </w:p>
    <w:p w14:paraId="70C3EEE7" w14:textId="039E9816" w:rsidR="004C2F25" w:rsidRDefault="004C2F25">
      <w:pPr>
        <w:autoSpaceDE/>
        <w:autoSpaceDN/>
      </w:pPr>
    </w:p>
    <w:p w14:paraId="4D135564" w14:textId="10FE69A9" w:rsidR="004C2F25" w:rsidRDefault="000E3EB7">
      <w:pPr>
        <w:autoSpaceDE/>
        <w:autoSpaceDN/>
      </w:pPr>
      <w:r w:rsidRPr="004C2F25">
        <w:rPr>
          <w:noProof/>
        </w:rPr>
        <mc:AlternateContent>
          <mc:Choice Requires="wps">
            <w:drawing>
              <wp:anchor distT="45720" distB="45720" distL="114300" distR="114300" simplePos="0" relativeHeight="251710464" behindDoc="1" locked="0" layoutInCell="1" allowOverlap="1" wp14:anchorId="61CE22DA" wp14:editId="7D022108">
                <wp:simplePos x="0" y="0"/>
                <wp:positionH relativeFrom="column">
                  <wp:posOffset>3803650</wp:posOffset>
                </wp:positionH>
                <wp:positionV relativeFrom="paragraph">
                  <wp:posOffset>3126105</wp:posOffset>
                </wp:positionV>
                <wp:extent cx="2360930" cy="247650"/>
                <wp:effectExtent l="0" t="0" r="1460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7650"/>
                        </a:xfrm>
                        <a:prstGeom prst="rect">
                          <a:avLst/>
                        </a:prstGeom>
                        <a:solidFill>
                          <a:schemeClr val="bg1"/>
                        </a:solidFill>
                        <a:ln w="9525">
                          <a:solidFill>
                            <a:schemeClr val="bg1"/>
                          </a:solidFill>
                          <a:miter lim="800000"/>
                          <a:headEnd/>
                          <a:tailEnd/>
                        </a:ln>
                      </wps:spPr>
                      <wps:txbx>
                        <w:txbxContent>
                          <w:p w14:paraId="730951ED" w14:textId="277C5B47" w:rsidR="004C2F25" w:rsidRDefault="004C2F25" w:rsidP="004C2F25">
                            <w:pPr>
                              <w:jc w:val="center"/>
                            </w:pPr>
                            <w:r>
                              <w:t>Gambar 13 Arsitektur Model-</w:t>
                            </w:r>
                            <w:r w:rsidR="0008296A">
                              <w:t>6</w:t>
                            </w:r>
                          </w:p>
                          <w:p w14:paraId="4798E96F" w14:textId="77777777" w:rsidR="004C2F25" w:rsidRPr="00C534CE" w:rsidRDefault="004C2F25" w:rsidP="004C2F25">
                            <w:pPr>
                              <w:rPr>
                                <w:i/>
                                <w:iCs/>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CE22DA" id="_x0000_s1039" type="#_x0000_t202" style="position:absolute;margin-left:299.5pt;margin-top:246.15pt;width:185.9pt;height:19.5pt;z-index:-25160601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" fillcolor="white [3212]" strokecolor="white [3212]">
                <v:textbox>
                  <w:txbxContent>
                    <w:p w14:paraId="730951ED" w14:textId="277C5B47" w:rsidR="004C2F25" w:rsidRDefault="004C2F25" w:rsidP="004C2F25">
                      <w:pPr>
                        <w:jc w:val="center"/>
                      </w:pPr>
                      <w:r>
                        <w:t>Gambar 13 Arsitektur Model-</w:t>
                      </w:r>
                      <w:r w:rsidR="0008296A">
                        <w:t>6</w:t>
                      </w:r>
                    </w:p>
                    <w:p w14:paraId="4798E96F" w14:textId="77777777" w:rsidR="004C2F25" w:rsidRPr="00C534CE" w:rsidRDefault="004C2F25" w:rsidP="004C2F25">
                      <w:pPr>
                        <w:rPr>
                          <w:i/>
                          <w:iCs/>
                        </w:rPr>
                      </w:pPr>
                    </w:p>
                  </w:txbxContent>
                </v:textbox>
                <w10:wrap type="topAndBottom"/>
              </v:shape>
            </w:pict>
          </mc:Fallback>
        </mc:AlternateContent>
      </w:r>
      <w:r w:rsidRPr="004C2F25">
        <w:rPr>
          <w:noProof/>
        </w:rPr>
        <mc:AlternateContent>
          <mc:Choice Requires="wps">
            <w:drawing>
              <wp:anchor distT="45720" distB="45720" distL="114300" distR="114300" simplePos="0" relativeHeight="251713536" behindDoc="1" locked="0" layoutInCell="1" allowOverlap="1" wp14:anchorId="1E63612E" wp14:editId="1F9EF6CB">
                <wp:simplePos x="0" y="0"/>
                <wp:positionH relativeFrom="column">
                  <wp:posOffset>3761740</wp:posOffset>
                </wp:positionH>
                <wp:positionV relativeFrom="paragraph">
                  <wp:posOffset>4892040</wp:posOffset>
                </wp:positionV>
                <wp:extent cx="2946400" cy="247650"/>
                <wp:effectExtent l="0" t="0" r="25400" b="1905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5A3EB040" w14:textId="4DD9F635" w:rsidR="003F4E28" w:rsidRDefault="003F4E28" w:rsidP="003F4E28">
                            <w:pPr>
                              <w:jc w:val="center"/>
                            </w:pPr>
                            <w:r>
                              <w:t>Gambar 14 Tingkat kepadatan rendah (30 biji pala)</w:t>
                            </w:r>
                          </w:p>
                          <w:p w14:paraId="31FC6A02" w14:textId="77777777" w:rsidR="003F4E28" w:rsidRPr="00C534CE" w:rsidRDefault="003F4E28" w:rsidP="003F4E28">
                            <w:pP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63612E" id="_x0000_s1040" type="#_x0000_t202" style="position:absolute;margin-left:296.2pt;margin-top:385.2pt;width:232pt;height:19.5pt;z-index:-251602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" fillcolor="white [3212]" strokecolor="white [3212]">
                <v:textbox>
                  <w:txbxContent>
                    <w:p w14:paraId="5A3EB040" w14:textId="4DD9F635" w:rsidR="003F4E28" w:rsidRDefault="003F4E28" w:rsidP="003F4E28">
                      <w:pPr>
                        <w:jc w:val="center"/>
                      </w:pPr>
                      <w:r>
                        <w:t>Gambar 14 Tingkat kepadatan rendah (30 biji pala)</w:t>
                      </w:r>
                    </w:p>
                    <w:p w14:paraId="31FC6A02" w14:textId="77777777" w:rsidR="003F4E28" w:rsidRPr="00C534CE" w:rsidRDefault="003F4E28" w:rsidP="003F4E28">
                      <w:pPr>
                        <w:rPr>
                          <w:i/>
                          <w:iCs/>
                        </w:rPr>
                      </w:pPr>
                    </w:p>
                  </w:txbxContent>
                </v:textbox>
              </v:shape>
            </w:pict>
          </mc:Fallback>
        </mc:AlternateContent>
      </w:r>
      <w:r>
        <w:rPr>
          <w:noProof/>
        </w:rPr>
        <w:drawing>
          <wp:anchor distT="0" distB="0" distL="114300" distR="114300" simplePos="0" relativeHeight="251711488" behindDoc="0" locked="0" layoutInCell="1" allowOverlap="1" wp14:anchorId="15CA6EEC" wp14:editId="694D0333">
            <wp:simplePos x="0" y="0"/>
            <wp:positionH relativeFrom="column">
              <wp:posOffset>3758565</wp:posOffset>
            </wp:positionH>
            <wp:positionV relativeFrom="paragraph">
              <wp:posOffset>3423920</wp:posOffset>
            </wp:positionV>
            <wp:extent cx="2793365" cy="1483995"/>
            <wp:effectExtent l="0" t="0" r="6985" b="190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3365" cy="1483995"/>
                    </a:xfrm>
                    <a:prstGeom prst="rect">
                      <a:avLst/>
                    </a:prstGeom>
                  </pic:spPr>
                </pic:pic>
              </a:graphicData>
            </a:graphic>
            <wp14:sizeRelH relativeFrom="margin">
              <wp14:pctWidth>0</wp14:pctWidth>
            </wp14:sizeRelH>
            <wp14:sizeRelV relativeFrom="margin">
              <wp14:pctHeight>0</wp14:pctHeight>
            </wp14:sizeRelV>
          </wp:anchor>
        </w:drawing>
      </w:r>
    </w:p>
    <w:p w14:paraId="4B5E58BB" w14:textId="5543011F" w:rsidR="004C2F25" w:rsidRDefault="00D57360">
      <w:pPr>
        <w:autoSpaceDE/>
        <w:autoSpaceDN/>
      </w:pPr>
      <w:r w:rsidRPr="004C2F25">
        <w:rPr>
          <w:noProof/>
        </w:rPr>
        <w:drawing>
          <wp:anchor distT="0" distB="0" distL="114300" distR="114300" simplePos="0" relativeHeight="251706368" behindDoc="0" locked="0" layoutInCell="1" allowOverlap="1" wp14:anchorId="2CCDE25B" wp14:editId="704E4099">
            <wp:simplePos x="0" y="0"/>
            <wp:positionH relativeFrom="column">
              <wp:posOffset>481594</wp:posOffset>
            </wp:positionH>
            <wp:positionV relativeFrom="paragraph">
              <wp:posOffset>3341370</wp:posOffset>
            </wp:positionV>
            <wp:extent cx="2353945" cy="2812415"/>
            <wp:effectExtent l="0" t="0" r="8255" b="698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8">
                      <a:extLst>
                        <a:ext uri="{28A0092B-C50C-407E-A947-70E740481C1C}">
                          <a14:useLocalDpi xmlns:a14="http://schemas.microsoft.com/office/drawing/2010/main" val="0"/>
                        </a:ext>
                      </a:extLst>
                    </a:blip>
                    <a:stretch>
                      <a:fillRect/>
                    </a:stretch>
                  </pic:blipFill>
                  <pic:spPr>
                    <a:xfrm>
                      <a:off x="0" y="0"/>
                      <a:ext cx="2353945" cy="2812415"/>
                    </a:xfrm>
                    <a:prstGeom prst="rect">
                      <a:avLst/>
                    </a:prstGeom>
                  </pic:spPr>
                </pic:pic>
              </a:graphicData>
            </a:graphic>
            <wp14:sizeRelH relativeFrom="margin">
              <wp14:pctWidth>0</wp14:pctWidth>
            </wp14:sizeRelH>
            <wp14:sizeRelV relativeFrom="margin">
              <wp14:pctHeight>0</wp14:pctHeight>
            </wp14:sizeRelV>
          </wp:anchor>
        </w:drawing>
      </w:r>
      <w:r w:rsidRPr="003F4E28">
        <w:rPr>
          <w:noProof/>
        </w:rPr>
        <w:drawing>
          <wp:anchor distT="0" distB="0" distL="114300" distR="114300" simplePos="0" relativeHeight="251715584" behindDoc="0" locked="0" layoutInCell="1" allowOverlap="1" wp14:anchorId="408A7819" wp14:editId="40DF4D76">
            <wp:simplePos x="0" y="0"/>
            <wp:positionH relativeFrom="column">
              <wp:posOffset>3860105</wp:posOffset>
            </wp:positionH>
            <wp:positionV relativeFrom="paragraph">
              <wp:posOffset>5134203</wp:posOffset>
            </wp:positionV>
            <wp:extent cx="2790825" cy="1483995"/>
            <wp:effectExtent l="0" t="0" r="9525" b="190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825" cy="14839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04320" behindDoc="1" locked="0" layoutInCell="1" allowOverlap="1" wp14:anchorId="53CE2441" wp14:editId="7326F114">
                <wp:simplePos x="0" y="0"/>
                <wp:positionH relativeFrom="column">
                  <wp:posOffset>404495</wp:posOffset>
                </wp:positionH>
                <wp:positionV relativeFrom="paragraph">
                  <wp:posOffset>3051810</wp:posOffset>
                </wp:positionV>
                <wp:extent cx="2360930" cy="247650"/>
                <wp:effectExtent l="0" t="0" r="1460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7650"/>
                        </a:xfrm>
                        <a:prstGeom prst="rect">
                          <a:avLst/>
                        </a:prstGeom>
                        <a:solidFill>
                          <a:schemeClr val="bg1"/>
                        </a:solidFill>
                        <a:ln w="9525">
                          <a:solidFill>
                            <a:schemeClr val="bg1"/>
                          </a:solidFill>
                          <a:miter lim="800000"/>
                          <a:headEnd/>
                          <a:tailEnd/>
                        </a:ln>
                      </wps:spPr>
                      <wps:txbx>
                        <w:txbxContent>
                          <w:p w14:paraId="31AA2B0F" w14:textId="26762BC1" w:rsidR="004C2F25" w:rsidRDefault="004C2F25" w:rsidP="004C2F25">
                            <w:pPr>
                              <w:jc w:val="center"/>
                            </w:pPr>
                            <w:r>
                              <w:t>Gambar 11 Arsitektur Model-1</w:t>
                            </w:r>
                          </w:p>
                          <w:p w14:paraId="6842BDE8" w14:textId="77777777" w:rsidR="004C2F25" w:rsidRPr="00C534CE" w:rsidRDefault="004C2F25" w:rsidP="004C2F25">
                            <w:pPr>
                              <w:rPr>
                                <w:i/>
                                <w:iCs/>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3CE2441" id="_x0000_s1041" type="#_x0000_t202" style="position:absolute;margin-left:31.85pt;margin-top:240.3pt;width:185.9pt;height:19.5pt;z-index:-2516121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" fillcolor="white [3212]" strokecolor="white [3212]">
                <v:textbox>
                  <w:txbxContent>
                    <w:p w14:paraId="31AA2B0F" w14:textId="26762BC1" w:rsidR="004C2F25" w:rsidRDefault="004C2F25" w:rsidP="004C2F25">
                      <w:pPr>
                        <w:jc w:val="center"/>
                      </w:pPr>
                      <w:r>
                        <w:t>Gambar 11 Arsitektur Model-1</w:t>
                      </w:r>
                    </w:p>
                    <w:p w14:paraId="6842BDE8" w14:textId="77777777" w:rsidR="004C2F25" w:rsidRPr="00C534CE" w:rsidRDefault="004C2F25" w:rsidP="004C2F25">
                      <w:pPr>
                        <w:rPr>
                          <w:i/>
                          <w:iCs/>
                        </w:rPr>
                      </w:pPr>
                    </w:p>
                  </w:txbxContent>
                </v:textbox>
                <w10:wrap type="topAndBottom"/>
              </v:shape>
            </w:pict>
          </mc:Fallback>
        </mc:AlternateContent>
      </w:r>
      <w:r w:rsidRPr="004C2F25">
        <w:rPr>
          <w:noProof/>
        </w:rPr>
        <mc:AlternateContent>
          <mc:Choice Requires="wps">
            <w:drawing>
              <wp:anchor distT="45720" distB="45720" distL="114300" distR="114300" simplePos="0" relativeHeight="251707392" behindDoc="1" locked="0" layoutInCell="1" allowOverlap="1" wp14:anchorId="2D6C0A97" wp14:editId="19A53D22">
                <wp:simplePos x="0" y="0"/>
                <wp:positionH relativeFrom="column">
                  <wp:posOffset>401320</wp:posOffset>
                </wp:positionH>
                <wp:positionV relativeFrom="paragraph">
                  <wp:posOffset>6144260</wp:posOffset>
                </wp:positionV>
                <wp:extent cx="2360930" cy="247650"/>
                <wp:effectExtent l="0" t="0" r="14605" b="1905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7650"/>
                        </a:xfrm>
                        <a:prstGeom prst="rect">
                          <a:avLst/>
                        </a:prstGeom>
                        <a:solidFill>
                          <a:schemeClr val="bg1"/>
                        </a:solidFill>
                        <a:ln w="9525">
                          <a:solidFill>
                            <a:schemeClr val="bg1"/>
                          </a:solidFill>
                          <a:miter lim="800000"/>
                          <a:headEnd/>
                          <a:tailEnd/>
                        </a:ln>
                      </wps:spPr>
                      <wps:txbx>
                        <w:txbxContent>
                          <w:p w14:paraId="7A0A926E" w14:textId="6CF2F0F2" w:rsidR="004C2F25" w:rsidRDefault="004C2F25" w:rsidP="004C2F25">
                            <w:pPr>
                              <w:jc w:val="center"/>
                            </w:pPr>
                            <w:r>
                              <w:t>Gambar 12 Arsitektur Model-</w:t>
                            </w:r>
                            <w:r w:rsidR="0008296A">
                              <w:t>4</w:t>
                            </w:r>
                          </w:p>
                          <w:p w14:paraId="02A07708" w14:textId="77777777" w:rsidR="004C2F25" w:rsidRPr="00C534CE" w:rsidRDefault="004C2F25" w:rsidP="004C2F25">
                            <w:pPr>
                              <w:rPr>
                                <w:i/>
                                <w:iCs/>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D6C0A97" id="_x0000_s1042" type="#_x0000_t202" style="position:absolute;margin-left:31.6pt;margin-top:483.8pt;width:185.9pt;height:19.5pt;z-index:-2516090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" fillcolor="white [3212]" strokecolor="white [3212]">
                <v:textbox>
                  <w:txbxContent>
                    <w:p w14:paraId="7A0A926E" w14:textId="6CF2F0F2" w:rsidR="004C2F25" w:rsidRDefault="004C2F25" w:rsidP="004C2F25">
                      <w:pPr>
                        <w:jc w:val="center"/>
                      </w:pPr>
                      <w:r>
                        <w:t>Gambar 12 Arsitektur Model-</w:t>
                      </w:r>
                      <w:r w:rsidR="0008296A">
                        <w:t>4</w:t>
                      </w:r>
                    </w:p>
                    <w:p w14:paraId="02A07708" w14:textId="77777777" w:rsidR="004C2F25" w:rsidRPr="00C534CE" w:rsidRDefault="004C2F25" w:rsidP="004C2F25">
                      <w:pPr>
                        <w:rPr>
                          <w:i/>
                          <w:iCs/>
                        </w:rPr>
                      </w:pPr>
                    </w:p>
                  </w:txbxContent>
                </v:textbox>
                <w10:wrap type="topAndBottom"/>
              </v:shape>
            </w:pict>
          </mc:Fallback>
        </mc:AlternateContent>
      </w:r>
      <w:r>
        <w:rPr>
          <w:noProof/>
        </w:rPr>
        <w:drawing>
          <wp:anchor distT="0" distB="0" distL="114300" distR="114300" simplePos="0" relativeHeight="251702272" behindDoc="0" locked="0" layoutInCell="1" allowOverlap="1" wp14:anchorId="07413677" wp14:editId="2E2192F3">
            <wp:simplePos x="0" y="0"/>
            <wp:positionH relativeFrom="column">
              <wp:posOffset>421640</wp:posOffset>
            </wp:positionH>
            <wp:positionV relativeFrom="paragraph">
              <wp:posOffset>201930</wp:posOffset>
            </wp:positionV>
            <wp:extent cx="2351405" cy="284734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0">
                      <a:extLst>
                        <a:ext uri="{28A0092B-C50C-407E-A947-70E740481C1C}">
                          <a14:useLocalDpi xmlns:a14="http://schemas.microsoft.com/office/drawing/2010/main" val="0"/>
                        </a:ext>
                      </a:extLst>
                    </a:blip>
                    <a:stretch>
                      <a:fillRect/>
                    </a:stretch>
                  </pic:blipFill>
                  <pic:spPr>
                    <a:xfrm>
                      <a:off x="0" y="0"/>
                      <a:ext cx="2351405" cy="2847340"/>
                    </a:xfrm>
                    <a:prstGeom prst="rect">
                      <a:avLst/>
                    </a:prstGeom>
                  </pic:spPr>
                </pic:pic>
              </a:graphicData>
            </a:graphic>
            <wp14:sizeRelH relativeFrom="margin">
              <wp14:pctWidth>0</wp14:pctWidth>
            </wp14:sizeRelH>
            <wp14:sizeRelV relativeFrom="margin">
              <wp14:pctHeight>0</wp14:pctHeight>
            </wp14:sizeRelV>
          </wp:anchor>
        </w:drawing>
      </w:r>
      <w:r w:rsidRPr="004C2F25">
        <w:rPr>
          <w:noProof/>
        </w:rPr>
        <w:drawing>
          <wp:anchor distT="0" distB="0" distL="114300" distR="114300" simplePos="0" relativeHeight="251709440" behindDoc="0" locked="0" layoutInCell="1" allowOverlap="1" wp14:anchorId="39650898" wp14:editId="176858CB">
            <wp:simplePos x="0" y="0"/>
            <wp:positionH relativeFrom="column">
              <wp:posOffset>3977640</wp:posOffset>
            </wp:positionH>
            <wp:positionV relativeFrom="paragraph">
              <wp:posOffset>234315</wp:posOffset>
            </wp:positionV>
            <wp:extent cx="2389505" cy="2811145"/>
            <wp:effectExtent l="0" t="0" r="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1">
                      <a:extLst>
                        <a:ext uri="{28A0092B-C50C-407E-A947-70E740481C1C}">
                          <a14:useLocalDpi xmlns:a14="http://schemas.microsoft.com/office/drawing/2010/main" val="0"/>
                        </a:ext>
                      </a:extLst>
                    </a:blip>
                    <a:stretch>
                      <a:fillRect/>
                    </a:stretch>
                  </pic:blipFill>
                  <pic:spPr>
                    <a:xfrm>
                      <a:off x="0" y="0"/>
                      <a:ext cx="2389505" cy="2811145"/>
                    </a:xfrm>
                    <a:prstGeom prst="rect">
                      <a:avLst/>
                    </a:prstGeom>
                  </pic:spPr>
                </pic:pic>
              </a:graphicData>
            </a:graphic>
            <wp14:sizeRelH relativeFrom="margin">
              <wp14:pctWidth>0</wp14:pctWidth>
            </wp14:sizeRelH>
            <wp14:sizeRelV relativeFrom="margin">
              <wp14:pctHeight>0</wp14:pctHeight>
            </wp14:sizeRelV>
          </wp:anchor>
        </w:drawing>
      </w:r>
    </w:p>
    <w:p w14:paraId="084AC009" w14:textId="068EEF36" w:rsidR="003F4E28" w:rsidRDefault="00D57360">
      <w:pPr>
        <w:autoSpaceDE/>
        <w:autoSpaceDN/>
      </w:pPr>
      <w:r w:rsidRPr="004C2F25">
        <w:rPr>
          <w:noProof/>
        </w:rPr>
        <mc:AlternateContent>
          <mc:Choice Requires="wps">
            <w:drawing>
              <wp:anchor distT="45720" distB="45720" distL="114300" distR="114300" simplePos="0" relativeHeight="251758592" behindDoc="1" locked="0" layoutInCell="1" allowOverlap="1" wp14:anchorId="3B470DF4" wp14:editId="5BAA5418">
                <wp:simplePos x="0" y="0"/>
                <wp:positionH relativeFrom="column">
                  <wp:posOffset>3804597</wp:posOffset>
                </wp:positionH>
                <wp:positionV relativeFrom="paragraph">
                  <wp:posOffset>6472555</wp:posOffset>
                </wp:positionV>
                <wp:extent cx="2946400" cy="247650"/>
                <wp:effectExtent l="0" t="0" r="25400" b="1905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0099D5F4" w14:textId="0A2AE1BB" w:rsidR="00D57360" w:rsidRDefault="00D57360" w:rsidP="00D57360">
                            <w:pPr>
                              <w:jc w:val="center"/>
                            </w:pPr>
                            <w:r>
                              <w:t>Gambar 1</w:t>
                            </w:r>
                            <w:r>
                              <w:t>5</w:t>
                            </w:r>
                            <w:r>
                              <w:t xml:space="preserve"> Tingkat kepadatan </w:t>
                            </w:r>
                            <w:r>
                              <w:t>tinggi</w:t>
                            </w:r>
                            <w:r>
                              <w:t xml:space="preserve"> (</w:t>
                            </w:r>
                            <w:r>
                              <w:t>5</w:t>
                            </w:r>
                            <w:r>
                              <w:t>0 biji pala)</w:t>
                            </w:r>
                          </w:p>
                          <w:p w14:paraId="28B1AF62" w14:textId="77777777" w:rsidR="00D57360" w:rsidRPr="00C534CE" w:rsidRDefault="00D57360" w:rsidP="00D57360">
                            <w:pP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70DF4" id="_x0000_s1043" type="#_x0000_t202" style="position:absolute;margin-left:299.55pt;margin-top:509.65pt;width:232pt;height:19.5pt;z-index:-251557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" fillcolor="white [3212]" strokecolor="white [3212]">
                <v:textbox>
                  <w:txbxContent>
                    <w:p w14:paraId="0099D5F4" w14:textId="0A2AE1BB" w:rsidR="00D57360" w:rsidRDefault="00D57360" w:rsidP="00D57360">
                      <w:pPr>
                        <w:jc w:val="center"/>
                      </w:pPr>
                      <w:r>
                        <w:t>Gambar 1</w:t>
                      </w:r>
                      <w:r>
                        <w:t>5</w:t>
                      </w:r>
                      <w:r>
                        <w:t xml:space="preserve"> Tingkat kepadatan </w:t>
                      </w:r>
                      <w:r>
                        <w:t>tinggi</w:t>
                      </w:r>
                      <w:r>
                        <w:t xml:space="preserve"> (</w:t>
                      </w:r>
                      <w:r>
                        <w:t>5</w:t>
                      </w:r>
                      <w:r>
                        <w:t>0 biji pala)</w:t>
                      </w:r>
                    </w:p>
                    <w:p w14:paraId="28B1AF62" w14:textId="77777777" w:rsidR="00D57360" w:rsidRPr="00C534CE" w:rsidRDefault="00D57360" w:rsidP="00D57360">
                      <w:pPr>
                        <w:rPr>
                          <w:i/>
                          <w:iCs/>
                        </w:rPr>
                      </w:pPr>
                    </w:p>
                  </w:txbxContent>
                </v:textbox>
              </v:shape>
            </w:pict>
          </mc:Fallback>
        </mc:AlternateContent>
      </w:r>
    </w:p>
    <w:p w14:paraId="6E9EB54F" w14:textId="3C8DCD91" w:rsidR="003F4E28" w:rsidRDefault="00D57360">
      <w:pPr>
        <w:autoSpaceDE/>
        <w:autoSpaceDN/>
      </w:pPr>
      <w:r w:rsidRPr="003F4E28">
        <w:rPr>
          <w:noProof/>
        </w:rPr>
        <mc:AlternateContent>
          <mc:Choice Requires="wps">
            <w:drawing>
              <wp:anchor distT="45720" distB="45720" distL="114300" distR="114300" simplePos="0" relativeHeight="251716608" behindDoc="1" locked="0" layoutInCell="1" allowOverlap="1" wp14:anchorId="531DE1AD" wp14:editId="53DB8F7B">
                <wp:simplePos x="0" y="0"/>
                <wp:positionH relativeFrom="column">
                  <wp:posOffset>3675380</wp:posOffset>
                </wp:positionH>
                <wp:positionV relativeFrom="paragraph">
                  <wp:posOffset>6387729</wp:posOffset>
                </wp:positionV>
                <wp:extent cx="2946400" cy="247650"/>
                <wp:effectExtent l="0" t="0" r="25400" b="1905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2E99C99A" w14:textId="2C15406F" w:rsidR="003F4E28" w:rsidRPr="003F4E28" w:rsidRDefault="003F4E28" w:rsidP="003F4E28">
                            <w:pPr>
                              <w:jc w:val="center"/>
                            </w:pPr>
                            <w:r>
                              <w:t>Gambar 15 Tingkat kepadatan tinggi (50 biji pal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DE1AD" id="_x0000_s1044" type="#_x0000_t202" style="position:absolute;margin-left:289.4pt;margin-top:502.95pt;width:232pt;height:19.5pt;z-index:-251599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" fillcolor="white [3212]" strokecolor="white [3212]">
                <v:textbox>
                  <w:txbxContent>
                    <w:p w14:paraId="2E99C99A" w14:textId="2C15406F" w:rsidR="003F4E28" w:rsidRPr="003F4E28" w:rsidRDefault="003F4E28" w:rsidP="003F4E28">
                      <w:pPr>
                        <w:jc w:val="center"/>
                      </w:pPr>
                      <w:r>
                        <w:t>Gambar 15 Tingkat kepadatan tinggi (50 biji pala)</w:t>
                      </w:r>
                    </w:p>
                  </w:txbxContent>
                </v:textbox>
              </v:shape>
            </w:pict>
          </mc:Fallback>
        </mc:AlternateContent>
      </w:r>
      <w:r w:rsidR="003F4E28">
        <w:br w:type="page"/>
      </w:r>
    </w:p>
    <w:p w14:paraId="47976F38" w14:textId="6091F225" w:rsidR="004C2F25" w:rsidRDefault="000E3EB7">
      <w:pPr>
        <w:autoSpaceDE/>
        <w:autoSpaceDN/>
      </w:pPr>
      <w:r w:rsidRPr="003F4E28">
        <w:rPr>
          <w:noProof/>
        </w:rPr>
        <w:lastRenderedPageBreak/>
        <mc:AlternateContent>
          <mc:Choice Requires="wps">
            <w:drawing>
              <wp:anchor distT="45720" distB="45720" distL="114300" distR="114300" simplePos="0" relativeHeight="251736064" behindDoc="1" locked="0" layoutInCell="1" allowOverlap="1" wp14:anchorId="14B79F1C" wp14:editId="1BD2071D">
                <wp:simplePos x="0" y="0"/>
                <wp:positionH relativeFrom="column">
                  <wp:posOffset>167108</wp:posOffset>
                </wp:positionH>
                <wp:positionV relativeFrom="paragraph">
                  <wp:posOffset>1486121</wp:posOffset>
                </wp:positionV>
                <wp:extent cx="2946400" cy="247650"/>
                <wp:effectExtent l="0" t="0" r="25400"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4E70D3A7" w14:textId="7FEC3576" w:rsidR="00F72AF3" w:rsidRPr="003F4E28" w:rsidRDefault="00F72AF3" w:rsidP="00F72AF3">
                            <w:pPr>
                              <w:jc w:val="center"/>
                            </w:pPr>
                            <w:r>
                              <w:t>Gambar 1</w:t>
                            </w:r>
                            <w:r w:rsidR="007D68DD">
                              <w:t>6</w:t>
                            </w:r>
                            <w:r>
                              <w:t xml:space="preserve"> Warna Latar dari warna wada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B79F1C" id="_x0000_s1045" type="#_x0000_t202" style="position:absolute;margin-left:13.15pt;margin-top:117pt;width:232pt;height:19.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" fillcolor="white [3212]" strokecolor="white [3212]">
                <v:textbox>
                  <w:txbxContent>
                    <w:p w14:paraId="4E70D3A7" w14:textId="7FEC3576" w:rsidR="00F72AF3" w:rsidRPr="003F4E28" w:rsidRDefault="00F72AF3" w:rsidP="00F72AF3">
                      <w:pPr>
                        <w:jc w:val="center"/>
                      </w:pPr>
                      <w:r>
                        <w:t>Gambar 1</w:t>
                      </w:r>
                      <w:r w:rsidR="007D68DD">
                        <w:t>6</w:t>
                      </w:r>
                      <w:r>
                        <w:t xml:space="preserve"> Warna Latar dari warna wadah</w:t>
                      </w:r>
                    </w:p>
                  </w:txbxContent>
                </v:textbox>
              </v:shape>
            </w:pict>
          </mc:Fallback>
        </mc:AlternateContent>
      </w:r>
    </w:p>
    <w:p w14:paraId="750FA8FD" w14:textId="71C8CAAD" w:rsidR="004C2F25" w:rsidRDefault="004C2F25">
      <w:pPr>
        <w:autoSpaceDE/>
        <w:autoSpaceDN/>
      </w:pPr>
    </w:p>
    <w:p w14:paraId="535A94D1" w14:textId="262A1C0B" w:rsidR="003F4E28" w:rsidRDefault="000E3EB7">
      <w:pPr>
        <w:autoSpaceDE/>
        <w:autoSpaceDN/>
      </w:pPr>
      <w:r w:rsidRPr="003F4E28">
        <w:rPr>
          <w:noProof/>
        </w:rPr>
        <w:drawing>
          <wp:anchor distT="0" distB="0" distL="114300" distR="114300" simplePos="0" relativeHeight="251754496" behindDoc="0" locked="0" layoutInCell="1" allowOverlap="1" wp14:anchorId="1460F6AB" wp14:editId="77108A02">
            <wp:simplePos x="0" y="0"/>
            <wp:positionH relativeFrom="column">
              <wp:posOffset>320040</wp:posOffset>
            </wp:positionH>
            <wp:positionV relativeFrom="paragraph">
              <wp:posOffset>274955</wp:posOffset>
            </wp:positionV>
            <wp:extent cx="2789555" cy="1483995"/>
            <wp:effectExtent l="0" t="0" r="0" b="190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89555" cy="1483995"/>
                    </a:xfrm>
                    <a:prstGeom prst="rect">
                      <a:avLst/>
                    </a:prstGeom>
                  </pic:spPr>
                </pic:pic>
              </a:graphicData>
            </a:graphic>
            <wp14:sizeRelH relativeFrom="margin">
              <wp14:pctWidth>0</wp14:pctWidth>
            </wp14:sizeRelH>
            <wp14:sizeRelV relativeFrom="margin">
              <wp14:pctHeight>0</wp14:pctHeight>
            </wp14:sizeRelV>
          </wp:anchor>
        </w:drawing>
      </w:r>
    </w:p>
    <w:p w14:paraId="5CB8C79B" w14:textId="42974978" w:rsidR="004C2F25" w:rsidRDefault="000E3EB7">
      <w:pPr>
        <w:autoSpaceDE/>
        <w:autoSpaceDN/>
      </w:pPr>
      <w:r w:rsidRPr="003F4E28">
        <w:rPr>
          <w:noProof/>
        </w:rPr>
        <mc:AlternateContent>
          <mc:Choice Requires="wps">
            <w:drawing>
              <wp:anchor distT="45720" distB="45720" distL="114300" distR="114300" simplePos="0" relativeHeight="251723776" behindDoc="1" locked="0" layoutInCell="1" allowOverlap="1" wp14:anchorId="4F645DE8" wp14:editId="491B8BDA">
                <wp:simplePos x="0" y="0"/>
                <wp:positionH relativeFrom="column">
                  <wp:posOffset>167581</wp:posOffset>
                </wp:positionH>
                <wp:positionV relativeFrom="paragraph">
                  <wp:posOffset>1635967</wp:posOffset>
                </wp:positionV>
                <wp:extent cx="2946400" cy="247650"/>
                <wp:effectExtent l="0" t="0" r="25400" b="1905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7F9778D8" w14:textId="116B5A4F" w:rsidR="003F4E28" w:rsidRPr="003F4E28" w:rsidRDefault="003F4E28" w:rsidP="003F4E28">
                            <w:pPr>
                              <w:jc w:val="center"/>
                            </w:pPr>
                            <w:r>
                              <w:t>Gambar 17 Warna Latar dari warna puti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45DE8" id="_x0000_s1046" type="#_x0000_t202" style="position:absolute;margin-left:13.2pt;margin-top:128.8pt;width:232pt;height:19.5pt;z-index:-251592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" fillcolor="white [3212]" strokecolor="white [3212]">
                <v:textbox>
                  <w:txbxContent>
                    <w:p w14:paraId="7F9778D8" w14:textId="116B5A4F" w:rsidR="003F4E28" w:rsidRPr="003F4E28" w:rsidRDefault="003F4E28" w:rsidP="003F4E28">
                      <w:pPr>
                        <w:jc w:val="center"/>
                      </w:pPr>
                      <w:r>
                        <w:t>Gambar 17 Warna Latar dari warna putih</w:t>
                      </w:r>
                    </w:p>
                  </w:txbxContent>
                </v:textbox>
              </v:shape>
            </w:pict>
          </mc:Fallback>
        </mc:AlternateContent>
      </w:r>
    </w:p>
    <w:p w14:paraId="7CD93B35" w14:textId="2F88512D" w:rsidR="000E3EB7" w:rsidRDefault="000E3EB7">
      <w:pPr>
        <w:autoSpaceDE/>
        <w:autoSpaceDN/>
      </w:pPr>
    </w:p>
    <w:p w14:paraId="21E7BC18" w14:textId="3BCE0EDD" w:rsidR="000E3EB7" w:rsidRDefault="000E3EB7">
      <w:pPr>
        <w:autoSpaceDE/>
        <w:autoSpaceDN/>
      </w:pPr>
      <w:r w:rsidRPr="003F4E28">
        <w:rPr>
          <w:noProof/>
        </w:rPr>
        <w:drawing>
          <wp:anchor distT="0" distB="0" distL="114300" distR="114300" simplePos="0" relativeHeight="251756544" behindDoc="0" locked="0" layoutInCell="1" allowOverlap="1" wp14:anchorId="4943F607" wp14:editId="60DBB7C5">
            <wp:simplePos x="0" y="0"/>
            <wp:positionH relativeFrom="column">
              <wp:posOffset>320040</wp:posOffset>
            </wp:positionH>
            <wp:positionV relativeFrom="paragraph">
              <wp:posOffset>234950</wp:posOffset>
            </wp:positionV>
            <wp:extent cx="2790825" cy="1482725"/>
            <wp:effectExtent l="0" t="0" r="9525" b="317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0825" cy="1482725"/>
                    </a:xfrm>
                    <a:prstGeom prst="rect">
                      <a:avLst/>
                    </a:prstGeom>
                  </pic:spPr>
                </pic:pic>
              </a:graphicData>
            </a:graphic>
            <wp14:sizeRelH relativeFrom="margin">
              <wp14:pctWidth>0</wp14:pctWidth>
            </wp14:sizeRelH>
            <wp14:sizeRelV relativeFrom="margin">
              <wp14:pctHeight>0</wp14:pctHeight>
            </wp14:sizeRelV>
          </wp:anchor>
        </w:drawing>
      </w:r>
    </w:p>
    <w:p w14:paraId="266F1C99" w14:textId="40EA629A" w:rsidR="000E3EB7" w:rsidRDefault="000E3EB7">
      <w:pPr>
        <w:autoSpaceDE/>
        <w:autoSpaceDN/>
      </w:pPr>
      <w:r w:rsidRPr="003F4E28">
        <w:rPr>
          <w:noProof/>
        </w:rPr>
        <mc:AlternateContent>
          <mc:Choice Requires="wps">
            <w:drawing>
              <wp:anchor distT="45720" distB="45720" distL="114300" distR="114300" simplePos="0" relativeHeight="251726848" behindDoc="1" locked="0" layoutInCell="1" allowOverlap="1" wp14:anchorId="5AA54D32" wp14:editId="6070167D">
                <wp:simplePos x="0" y="0"/>
                <wp:positionH relativeFrom="column">
                  <wp:posOffset>168245</wp:posOffset>
                </wp:positionH>
                <wp:positionV relativeFrom="paragraph">
                  <wp:posOffset>1640796</wp:posOffset>
                </wp:positionV>
                <wp:extent cx="2946400" cy="247650"/>
                <wp:effectExtent l="0" t="0" r="25400" b="1905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6400" cy="247650"/>
                        </a:xfrm>
                        <a:prstGeom prst="rect">
                          <a:avLst/>
                        </a:prstGeom>
                        <a:solidFill>
                          <a:schemeClr val="bg1"/>
                        </a:solidFill>
                        <a:ln w="9525">
                          <a:solidFill>
                            <a:schemeClr val="bg1"/>
                          </a:solidFill>
                          <a:miter lim="800000"/>
                          <a:headEnd/>
                          <a:tailEnd/>
                        </a:ln>
                      </wps:spPr>
                      <wps:txbx>
                        <w:txbxContent>
                          <w:p w14:paraId="7C11EFC0" w14:textId="05424480" w:rsidR="003F4E28" w:rsidRPr="003F4E28" w:rsidRDefault="003F4E28" w:rsidP="003F4E28">
                            <w:pPr>
                              <w:jc w:val="center"/>
                            </w:pPr>
                            <w:r>
                              <w:t>Gambar 18 Menambahkan Benda L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A54D32" id="_x0000_s1047" type="#_x0000_t202" style="position:absolute;margin-left:13.25pt;margin-top:129.2pt;width:232pt;height:19.5pt;z-index:-251589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" fillcolor="white [3212]" strokecolor="white [3212]">
                <v:textbox>
                  <w:txbxContent>
                    <w:p w14:paraId="7C11EFC0" w14:textId="05424480" w:rsidR="003F4E28" w:rsidRPr="003F4E28" w:rsidRDefault="003F4E28" w:rsidP="003F4E28">
                      <w:pPr>
                        <w:jc w:val="center"/>
                      </w:pPr>
                      <w:r>
                        <w:t>Gambar 18 Menambahkan Benda Lain</w:t>
                      </w:r>
                    </w:p>
                  </w:txbxContent>
                </v:textbox>
              </v:shape>
            </w:pict>
          </mc:Fallback>
        </mc:AlternateContent>
      </w:r>
    </w:p>
    <w:p w14:paraId="5B98958F" w14:textId="5FED3BEA" w:rsidR="000E3EB7" w:rsidRDefault="000E3EB7">
      <w:pPr>
        <w:autoSpaceDE/>
        <w:autoSpaceDN/>
      </w:pPr>
    </w:p>
    <w:p w14:paraId="486FC522" w14:textId="4D675DA5" w:rsidR="000E3EB7" w:rsidRDefault="000E3EB7">
      <w:pPr>
        <w:autoSpaceDE/>
        <w:autoSpaceDN/>
      </w:pPr>
    </w:p>
    <w:p w14:paraId="0E237C72" w14:textId="104670E6" w:rsidR="00212309" w:rsidRPr="00B11F95" w:rsidRDefault="00212309" w:rsidP="00212309">
      <w:pPr>
        <w:pStyle w:val="TableTitle"/>
      </w:pPr>
      <w:r>
        <w:t>TABEL II</w:t>
      </w:r>
    </w:p>
    <w:p w14:paraId="0269D8B7" w14:textId="61670106" w:rsidR="00212309" w:rsidRDefault="00212309" w:rsidP="00212309">
      <w:pPr>
        <w:pStyle w:val="TableTitle"/>
        <w:rPr>
          <w:i/>
          <w:iCs/>
        </w:rPr>
      </w:pPr>
      <w:r>
        <w:rPr>
          <w:i/>
          <w:iCs/>
        </w:rPr>
        <w:t>Confusion Matrix Model-1</w:t>
      </w:r>
    </w:p>
    <w:tbl>
      <w:tblPr>
        <w:tblStyle w:val="TableGrid"/>
        <w:tblpPr w:leftFromText="180" w:rightFromText="180" w:vertAnchor="text" w:horzAnchor="margin" w:tblpY="79"/>
        <w:tblW w:w="4203" w:type="dxa"/>
        <w:tblLook w:val="04A0" w:firstRow="1" w:lastRow="0" w:firstColumn="1" w:lastColumn="0" w:noHBand="0" w:noVBand="1"/>
      </w:tblPr>
      <w:tblGrid>
        <w:gridCol w:w="925"/>
        <w:gridCol w:w="978"/>
        <w:gridCol w:w="918"/>
        <w:gridCol w:w="1382"/>
      </w:tblGrid>
      <w:tr w:rsidR="00212309" w14:paraId="0548EE49" w14:textId="77777777" w:rsidTr="000E3EB7">
        <w:trPr>
          <w:trHeight w:val="359"/>
        </w:trPr>
        <w:tc>
          <w:tcPr>
            <w:tcW w:w="925" w:type="dxa"/>
            <w:tcBorders>
              <w:top w:val="nil"/>
              <w:left w:val="nil"/>
              <w:bottom w:val="single" w:sz="4" w:space="0" w:color="auto"/>
              <w:right w:val="single" w:sz="4" w:space="0" w:color="auto"/>
            </w:tcBorders>
            <w:vAlign w:val="center"/>
          </w:tcPr>
          <w:p w14:paraId="71FA3929" w14:textId="77777777" w:rsidR="00212309" w:rsidRPr="00FF28CE" w:rsidRDefault="00212309" w:rsidP="000E3EB7">
            <w:pPr>
              <w:jc w:val="center"/>
            </w:pPr>
          </w:p>
        </w:tc>
        <w:tc>
          <w:tcPr>
            <w:tcW w:w="3278" w:type="dxa"/>
            <w:gridSpan w:val="3"/>
            <w:tcBorders>
              <w:left w:val="single" w:sz="4" w:space="0" w:color="auto"/>
            </w:tcBorders>
            <w:vAlign w:val="bottom"/>
          </w:tcPr>
          <w:p w14:paraId="276FC0EC" w14:textId="04294280" w:rsidR="00212309" w:rsidRPr="00FF28CE" w:rsidRDefault="00212309" w:rsidP="000E3EB7">
            <w:pPr>
              <w:jc w:val="center"/>
            </w:pPr>
            <w:r>
              <w:t>Prediksi</w:t>
            </w:r>
          </w:p>
        </w:tc>
      </w:tr>
      <w:tr w:rsidR="00F25900" w14:paraId="5F1AB3B2" w14:textId="77777777" w:rsidTr="000E3EB7">
        <w:trPr>
          <w:trHeight w:val="229"/>
        </w:trPr>
        <w:tc>
          <w:tcPr>
            <w:tcW w:w="925" w:type="dxa"/>
            <w:tcBorders>
              <w:top w:val="single" w:sz="4" w:space="0" w:color="auto"/>
            </w:tcBorders>
          </w:tcPr>
          <w:p w14:paraId="59EA241C" w14:textId="77777777" w:rsidR="00212309" w:rsidRPr="00FF28CE" w:rsidRDefault="00212309" w:rsidP="000E3EB7">
            <w:r>
              <w:t>Actual</w:t>
            </w:r>
          </w:p>
        </w:tc>
        <w:tc>
          <w:tcPr>
            <w:tcW w:w="978" w:type="dxa"/>
            <w:vAlign w:val="center"/>
          </w:tcPr>
          <w:p w14:paraId="06782BDA" w14:textId="77777777" w:rsidR="00212309" w:rsidRPr="00FF28CE" w:rsidRDefault="00212309" w:rsidP="000E3EB7">
            <w:pPr>
              <w:jc w:val="center"/>
            </w:pPr>
            <w:r>
              <w:t>Pala A</w:t>
            </w:r>
          </w:p>
        </w:tc>
        <w:tc>
          <w:tcPr>
            <w:tcW w:w="918" w:type="dxa"/>
            <w:vAlign w:val="center"/>
          </w:tcPr>
          <w:p w14:paraId="4B371054" w14:textId="77777777" w:rsidR="00212309" w:rsidRPr="00FF28CE" w:rsidRDefault="00212309" w:rsidP="000E3EB7">
            <w:pPr>
              <w:jc w:val="center"/>
            </w:pPr>
            <w:r>
              <w:t>Pala B</w:t>
            </w:r>
          </w:p>
        </w:tc>
        <w:tc>
          <w:tcPr>
            <w:tcW w:w="1382" w:type="dxa"/>
            <w:vAlign w:val="center"/>
          </w:tcPr>
          <w:p w14:paraId="1A7A40F5" w14:textId="77777777" w:rsidR="00212309" w:rsidRPr="00FF28CE" w:rsidRDefault="00212309" w:rsidP="000E3EB7">
            <w:pPr>
              <w:jc w:val="center"/>
            </w:pPr>
            <w:r>
              <w:t>Pala C</w:t>
            </w:r>
          </w:p>
        </w:tc>
      </w:tr>
      <w:tr w:rsidR="00F25900" w14:paraId="61FA425E" w14:textId="77777777" w:rsidTr="000E3EB7">
        <w:trPr>
          <w:trHeight w:val="246"/>
        </w:trPr>
        <w:tc>
          <w:tcPr>
            <w:tcW w:w="925" w:type="dxa"/>
          </w:tcPr>
          <w:p w14:paraId="1E6C9273" w14:textId="77777777" w:rsidR="00212309" w:rsidRPr="00FF28CE" w:rsidRDefault="00212309" w:rsidP="000E3EB7">
            <w:r>
              <w:t>Pala A</w:t>
            </w:r>
          </w:p>
        </w:tc>
        <w:tc>
          <w:tcPr>
            <w:tcW w:w="978" w:type="dxa"/>
            <w:vAlign w:val="center"/>
          </w:tcPr>
          <w:p w14:paraId="463B1700" w14:textId="32E80E3E" w:rsidR="00212309" w:rsidRPr="00FF28CE" w:rsidRDefault="00AA012C" w:rsidP="000E3EB7">
            <w:pPr>
              <w:jc w:val="center"/>
            </w:pPr>
            <w:r>
              <w:t>16</w:t>
            </w:r>
          </w:p>
        </w:tc>
        <w:tc>
          <w:tcPr>
            <w:tcW w:w="918" w:type="dxa"/>
            <w:vAlign w:val="center"/>
          </w:tcPr>
          <w:p w14:paraId="63EE30F1" w14:textId="684401EC" w:rsidR="00212309" w:rsidRPr="00FF28CE" w:rsidRDefault="00AA012C" w:rsidP="000E3EB7">
            <w:pPr>
              <w:jc w:val="center"/>
            </w:pPr>
            <w:r>
              <w:t>12</w:t>
            </w:r>
          </w:p>
        </w:tc>
        <w:tc>
          <w:tcPr>
            <w:tcW w:w="1382" w:type="dxa"/>
            <w:vAlign w:val="center"/>
          </w:tcPr>
          <w:p w14:paraId="43D87481" w14:textId="76628C84" w:rsidR="00212309" w:rsidRPr="00FF28CE" w:rsidRDefault="00AA012C" w:rsidP="000E3EB7">
            <w:pPr>
              <w:jc w:val="center"/>
            </w:pPr>
            <w:r>
              <w:t>2</w:t>
            </w:r>
          </w:p>
        </w:tc>
      </w:tr>
      <w:tr w:rsidR="00F25900" w14:paraId="2A19BC0B" w14:textId="77777777" w:rsidTr="000E3EB7">
        <w:trPr>
          <w:trHeight w:val="229"/>
        </w:trPr>
        <w:tc>
          <w:tcPr>
            <w:tcW w:w="925" w:type="dxa"/>
          </w:tcPr>
          <w:p w14:paraId="58D0F141" w14:textId="77777777" w:rsidR="00212309" w:rsidRDefault="00212309" w:rsidP="000E3EB7">
            <w:r>
              <w:t>Pala B</w:t>
            </w:r>
          </w:p>
        </w:tc>
        <w:tc>
          <w:tcPr>
            <w:tcW w:w="978" w:type="dxa"/>
            <w:vAlign w:val="center"/>
          </w:tcPr>
          <w:p w14:paraId="62C43409" w14:textId="610265E6" w:rsidR="00212309" w:rsidRDefault="00AA012C" w:rsidP="000E3EB7">
            <w:pPr>
              <w:jc w:val="center"/>
            </w:pPr>
            <w:r>
              <w:t>7</w:t>
            </w:r>
          </w:p>
        </w:tc>
        <w:tc>
          <w:tcPr>
            <w:tcW w:w="918" w:type="dxa"/>
            <w:vAlign w:val="center"/>
          </w:tcPr>
          <w:p w14:paraId="1C0D2CEA" w14:textId="20955303" w:rsidR="00212309" w:rsidRDefault="00212309" w:rsidP="000E3EB7">
            <w:pPr>
              <w:jc w:val="center"/>
            </w:pPr>
            <w:r>
              <w:t>2</w:t>
            </w:r>
            <w:r w:rsidR="00AA012C">
              <w:t>2</w:t>
            </w:r>
          </w:p>
        </w:tc>
        <w:tc>
          <w:tcPr>
            <w:tcW w:w="1382" w:type="dxa"/>
            <w:vAlign w:val="center"/>
          </w:tcPr>
          <w:p w14:paraId="4080D936" w14:textId="7DC6147F" w:rsidR="00212309" w:rsidRDefault="00AA012C" w:rsidP="000E3EB7">
            <w:pPr>
              <w:jc w:val="center"/>
            </w:pPr>
            <w:r>
              <w:t>1</w:t>
            </w:r>
          </w:p>
        </w:tc>
      </w:tr>
      <w:tr w:rsidR="00F25900" w14:paraId="0DF64754" w14:textId="77777777" w:rsidTr="000E3EB7">
        <w:trPr>
          <w:trHeight w:val="229"/>
        </w:trPr>
        <w:tc>
          <w:tcPr>
            <w:tcW w:w="925" w:type="dxa"/>
          </w:tcPr>
          <w:p w14:paraId="384FBA27" w14:textId="77777777" w:rsidR="00212309" w:rsidRDefault="00212309" w:rsidP="000E3EB7">
            <w:r>
              <w:t>Pala C</w:t>
            </w:r>
          </w:p>
        </w:tc>
        <w:tc>
          <w:tcPr>
            <w:tcW w:w="978" w:type="dxa"/>
            <w:vAlign w:val="center"/>
          </w:tcPr>
          <w:p w14:paraId="65A540EF" w14:textId="5105F1D7" w:rsidR="00212309" w:rsidRDefault="00AA012C" w:rsidP="000E3EB7">
            <w:pPr>
              <w:jc w:val="center"/>
            </w:pPr>
            <w:r>
              <w:t>0</w:t>
            </w:r>
          </w:p>
        </w:tc>
        <w:tc>
          <w:tcPr>
            <w:tcW w:w="918" w:type="dxa"/>
            <w:vAlign w:val="center"/>
          </w:tcPr>
          <w:p w14:paraId="0FB8F7B4" w14:textId="7909CE77" w:rsidR="00212309" w:rsidRDefault="00AA012C" w:rsidP="000E3EB7">
            <w:pPr>
              <w:jc w:val="center"/>
            </w:pPr>
            <w:r>
              <w:t>0</w:t>
            </w:r>
          </w:p>
        </w:tc>
        <w:tc>
          <w:tcPr>
            <w:tcW w:w="1382" w:type="dxa"/>
            <w:vAlign w:val="center"/>
          </w:tcPr>
          <w:p w14:paraId="460376ED" w14:textId="5A1814BE" w:rsidR="00212309" w:rsidRDefault="00AA012C" w:rsidP="000E3EB7">
            <w:pPr>
              <w:jc w:val="center"/>
            </w:pPr>
            <w:r>
              <w:t>30</w:t>
            </w:r>
          </w:p>
        </w:tc>
      </w:tr>
    </w:tbl>
    <w:p w14:paraId="479F26D6" w14:textId="3FA1A98C" w:rsidR="00212309" w:rsidRDefault="00212309" w:rsidP="00212309">
      <w:pPr>
        <w:pStyle w:val="TableTitle"/>
        <w:rPr>
          <w:i/>
          <w:iCs/>
        </w:rPr>
      </w:pPr>
    </w:p>
    <w:p w14:paraId="37F2367A" w14:textId="68050411" w:rsidR="00212309" w:rsidRDefault="00212309" w:rsidP="00212309">
      <w:pPr>
        <w:pStyle w:val="TableTitle"/>
        <w:rPr>
          <w:i/>
          <w:iCs/>
        </w:rPr>
      </w:pPr>
    </w:p>
    <w:p w14:paraId="2379E901" w14:textId="3A910B31" w:rsidR="00600014" w:rsidRDefault="00600014" w:rsidP="00212309">
      <w:pPr>
        <w:pStyle w:val="TableTitle"/>
        <w:rPr>
          <w:i/>
          <w:iCs/>
        </w:rPr>
      </w:pPr>
    </w:p>
    <w:p w14:paraId="0A746827" w14:textId="2ECC463C" w:rsidR="00600014" w:rsidRDefault="00600014" w:rsidP="00212309">
      <w:pPr>
        <w:pStyle w:val="TableTitle"/>
        <w:rPr>
          <w:i/>
          <w:iCs/>
        </w:rPr>
      </w:pPr>
    </w:p>
    <w:p w14:paraId="6DAF29C3" w14:textId="73E1FFFE" w:rsidR="00600014" w:rsidRDefault="00600014" w:rsidP="00212309">
      <w:pPr>
        <w:pStyle w:val="TableTitle"/>
        <w:rPr>
          <w:i/>
          <w:iCs/>
        </w:rPr>
      </w:pPr>
    </w:p>
    <w:p w14:paraId="4026B1AE" w14:textId="277B242C" w:rsidR="00600014" w:rsidRDefault="00600014" w:rsidP="00212309">
      <w:pPr>
        <w:pStyle w:val="TableTitle"/>
        <w:rPr>
          <w:i/>
          <w:iCs/>
        </w:rPr>
      </w:pPr>
    </w:p>
    <w:p w14:paraId="3A277C29" w14:textId="17D2F203" w:rsidR="00600014" w:rsidRDefault="00600014" w:rsidP="00212309">
      <w:pPr>
        <w:pStyle w:val="TableTitle"/>
        <w:rPr>
          <w:i/>
          <w:iCs/>
        </w:rPr>
      </w:pPr>
    </w:p>
    <w:p w14:paraId="129B0AA6" w14:textId="0C56BCFF" w:rsidR="00600014" w:rsidRDefault="00600014" w:rsidP="00212309">
      <w:pPr>
        <w:pStyle w:val="TableTitle"/>
        <w:rPr>
          <w:i/>
          <w:iCs/>
        </w:rPr>
      </w:pPr>
    </w:p>
    <w:p w14:paraId="1643EE5D" w14:textId="77777777" w:rsidR="00600014" w:rsidRPr="00212309" w:rsidRDefault="00600014" w:rsidP="00212309">
      <w:pPr>
        <w:pStyle w:val="TableTitle"/>
        <w:rPr>
          <w:i/>
          <w:iCs/>
        </w:rPr>
      </w:pPr>
    </w:p>
    <w:p w14:paraId="79DF7369" w14:textId="60EEE5C8" w:rsidR="00F25900" w:rsidRPr="00B11F95" w:rsidRDefault="00F25900" w:rsidP="00F25900">
      <w:pPr>
        <w:pStyle w:val="TableTitle"/>
      </w:pPr>
      <w:r>
        <w:t xml:space="preserve">TABEL </w:t>
      </w:r>
      <w:r w:rsidR="00843279">
        <w:t>III</w:t>
      </w:r>
    </w:p>
    <w:p w14:paraId="6F114EA9" w14:textId="0700094F" w:rsidR="00F25900" w:rsidRPr="000E3EB7" w:rsidRDefault="00F25900" w:rsidP="000E3EB7">
      <w:pPr>
        <w:pStyle w:val="TableTitle"/>
        <w:rPr>
          <w:i/>
          <w:iCs/>
        </w:rPr>
      </w:pPr>
      <w:r>
        <w:rPr>
          <w:i/>
          <w:iCs/>
        </w:rPr>
        <w:t>Confusion Matrix Model-</w:t>
      </w:r>
      <w:r w:rsidR="00AA012C">
        <w:rPr>
          <w:i/>
          <w:iCs/>
        </w:rPr>
        <w:t>4</w:t>
      </w:r>
    </w:p>
    <w:tbl>
      <w:tblPr>
        <w:tblStyle w:val="TableGrid"/>
        <w:tblpPr w:leftFromText="180" w:rightFromText="180" w:vertAnchor="text" w:horzAnchor="margin" w:tblpY="118"/>
        <w:tblW w:w="4203" w:type="dxa"/>
        <w:tblLook w:val="04A0" w:firstRow="1" w:lastRow="0" w:firstColumn="1" w:lastColumn="0" w:noHBand="0" w:noVBand="1"/>
      </w:tblPr>
      <w:tblGrid>
        <w:gridCol w:w="925"/>
        <w:gridCol w:w="978"/>
        <w:gridCol w:w="918"/>
        <w:gridCol w:w="1382"/>
      </w:tblGrid>
      <w:tr w:rsidR="00D57360" w14:paraId="7CDF08EB" w14:textId="77777777" w:rsidTr="00D57360">
        <w:trPr>
          <w:trHeight w:val="359"/>
        </w:trPr>
        <w:tc>
          <w:tcPr>
            <w:tcW w:w="925" w:type="dxa"/>
            <w:tcBorders>
              <w:top w:val="nil"/>
              <w:left w:val="nil"/>
              <w:bottom w:val="single" w:sz="4" w:space="0" w:color="auto"/>
              <w:right w:val="single" w:sz="4" w:space="0" w:color="auto"/>
            </w:tcBorders>
            <w:vAlign w:val="center"/>
          </w:tcPr>
          <w:p w14:paraId="75CF0FB5" w14:textId="77777777" w:rsidR="00D57360" w:rsidRPr="00FF28CE" w:rsidRDefault="00D57360" w:rsidP="00D57360">
            <w:pPr>
              <w:jc w:val="center"/>
            </w:pPr>
          </w:p>
        </w:tc>
        <w:tc>
          <w:tcPr>
            <w:tcW w:w="3278" w:type="dxa"/>
            <w:gridSpan w:val="3"/>
            <w:tcBorders>
              <w:left w:val="single" w:sz="4" w:space="0" w:color="auto"/>
            </w:tcBorders>
            <w:vAlign w:val="bottom"/>
          </w:tcPr>
          <w:p w14:paraId="239A98A7" w14:textId="77777777" w:rsidR="00D57360" w:rsidRPr="00FF28CE" w:rsidRDefault="00D57360" w:rsidP="00D57360">
            <w:pPr>
              <w:jc w:val="center"/>
            </w:pPr>
            <w:r>
              <w:t>Prediksi</w:t>
            </w:r>
          </w:p>
        </w:tc>
      </w:tr>
      <w:tr w:rsidR="00D57360" w14:paraId="2BC36139" w14:textId="77777777" w:rsidTr="00D57360">
        <w:trPr>
          <w:trHeight w:val="229"/>
        </w:trPr>
        <w:tc>
          <w:tcPr>
            <w:tcW w:w="925" w:type="dxa"/>
            <w:tcBorders>
              <w:top w:val="single" w:sz="4" w:space="0" w:color="auto"/>
            </w:tcBorders>
          </w:tcPr>
          <w:p w14:paraId="13661FCD" w14:textId="77777777" w:rsidR="00D57360" w:rsidRPr="00FF28CE" w:rsidRDefault="00D57360" w:rsidP="00D57360">
            <w:r>
              <w:t>Actual</w:t>
            </w:r>
          </w:p>
        </w:tc>
        <w:tc>
          <w:tcPr>
            <w:tcW w:w="978" w:type="dxa"/>
            <w:vAlign w:val="center"/>
          </w:tcPr>
          <w:p w14:paraId="4FDEBBD6" w14:textId="77777777" w:rsidR="00D57360" w:rsidRPr="00FF28CE" w:rsidRDefault="00D57360" w:rsidP="00D57360">
            <w:pPr>
              <w:jc w:val="center"/>
            </w:pPr>
            <w:r>
              <w:t>Pala A</w:t>
            </w:r>
          </w:p>
        </w:tc>
        <w:tc>
          <w:tcPr>
            <w:tcW w:w="918" w:type="dxa"/>
            <w:vAlign w:val="center"/>
          </w:tcPr>
          <w:p w14:paraId="2ED8DBB5" w14:textId="77777777" w:rsidR="00D57360" w:rsidRPr="00FF28CE" w:rsidRDefault="00D57360" w:rsidP="00D57360">
            <w:pPr>
              <w:jc w:val="center"/>
            </w:pPr>
            <w:r>
              <w:t>Pala B</w:t>
            </w:r>
          </w:p>
        </w:tc>
        <w:tc>
          <w:tcPr>
            <w:tcW w:w="1382" w:type="dxa"/>
            <w:vAlign w:val="center"/>
          </w:tcPr>
          <w:p w14:paraId="507175DC" w14:textId="77777777" w:rsidR="00D57360" w:rsidRPr="00FF28CE" w:rsidRDefault="00D57360" w:rsidP="00D57360">
            <w:pPr>
              <w:jc w:val="center"/>
            </w:pPr>
            <w:r>
              <w:t>Pala C</w:t>
            </w:r>
          </w:p>
        </w:tc>
      </w:tr>
      <w:tr w:rsidR="00D57360" w14:paraId="2C5274A0" w14:textId="77777777" w:rsidTr="00D57360">
        <w:trPr>
          <w:trHeight w:val="246"/>
        </w:trPr>
        <w:tc>
          <w:tcPr>
            <w:tcW w:w="925" w:type="dxa"/>
          </w:tcPr>
          <w:p w14:paraId="01759B8E" w14:textId="77777777" w:rsidR="00D57360" w:rsidRPr="00FF28CE" w:rsidRDefault="00D57360" w:rsidP="00D57360">
            <w:r>
              <w:t>Pala A</w:t>
            </w:r>
          </w:p>
        </w:tc>
        <w:tc>
          <w:tcPr>
            <w:tcW w:w="978" w:type="dxa"/>
            <w:vAlign w:val="center"/>
          </w:tcPr>
          <w:p w14:paraId="17DD53E1" w14:textId="77777777" w:rsidR="00D57360" w:rsidRPr="00FF28CE" w:rsidRDefault="00D57360" w:rsidP="00D57360">
            <w:pPr>
              <w:jc w:val="center"/>
            </w:pPr>
            <w:r>
              <w:t>23</w:t>
            </w:r>
          </w:p>
        </w:tc>
        <w:tc>
          <w:tcPr>
            <w:tcW w:w="918" w:type="dxa"/>
            <w:vAlign w:val="center"/>
          </w:tcPr>
          <w:p w14:paraId="20E7A88C" w14:textId="77777777" w:rsidR="00D57360" w:rsidRPr="00FF28CE" w:rsidRDefault="00D57360" w:rsidP="00D57360">
            <w:pPr>
              <w:jc w:val="center"/>
            </w:pPr>
            <w:r>
              <w:t>7</w:t>
            </w:r>
          </w:p>
        </w:tc>
        <w:tc>
          <w:tcPr>
            <w:tcW w:w="1382" w:type="dxa"/>
            <w:vAlign w:val="center"/>
          </w:tcPr>
          <w:p w14:paraId="7239BE9D" w14:textId="77777777" w:rsidR="00D57360" w:rsidRPr="00FF28CE" w:rsidRDefault="00D57360" w:rsidP="00D57360">
            <w:pPr>
              <w:jc w:val="center"/>
            </w:pPr>
            <w:r>
              <w:t>0</w:t>
            </w:r>
          </w:p>
        </w:tc>
      </w:tr>
      <w:tr w:rsidR="00D57360" w14:paraId="24AFEAC4" w14:textId="77777777" w:rsidTr="00D57360">
        <w:trPr>
          <w:trHeight w:val="229"/>
        </w:trPr>
        <w:tc>
          <w:tcPr>
            <w:tcW w:w="925" w:type="dxa"/>
          </w:tcPr>
          <w:p w14:paraId="7250E96D" w14:textId="77777777" w:rsidR="00D57360" w:rsidRDefault="00D57360" w:rsidP="00D57360">
            <w:r>
              <w:t>Pala B</w:t>
            </w:r>
          </w:p>
        </w:tc>
        <w:tc>
          <w:tcPr>
            <w:tcW w:w="978" w:type="dxa"/>
            <w:vAlign w:val="center"/>
          </w:tcPr>
          <w:p w14:paraId="2517E97E" w14:textId="77777777" w:rsidR="00D57360" w:rsidRDefault="00D57360" w:rsidP="00D57360">
            <w:pPr>
              <w:jc w:val="center"/>
            </w:pPr>
            <w:r>
              <w:t>6</w:t>
            </w:r>
          </w:p>
        </w:tc>
        <w:tc>
          <w:tcPr>
            <w:tcW w:w="918" w:type="dxa"/>
            <w:vAlign w:val="center"/>
          </w:tcPr>
          <w:p w14:paraId="21655A05" w14:textId="77777777" w:rsidR="00D57360" w:rsidRDefault="00D57360" w:rsidP="00D57360">
            <w:pPr>
              <w:jc w:val="center"/>
            </w:pPr>
            <w:r>
              <w:t>23</w:t>
            </w:r>
          </w:p>
        </w:tc>
        <w:tc>
          <w:tcPr>
            <w:tcW w:w="1382" w:type="dxa"/>
            <w:vAlign w:val="center"/>
          </w:tcPr>
          <w:p w14:paraId="483B4416" w14:textId="77777777" w:rsidR="00D57360" w:rsidRDefault="00D57360" w:rsidP="00D57360">
            <w:pPr>
              <w:jc w:val="center"/>
            </w:pPr>
            <w:r>
              <w:t>1</w:t>
            </w:r>
          </w:p>
        </w:tc>
      </w:tr>
      <w:tr w:rsidR="00D57360" w14:paraId="062E2785" w14:textId="77777777" w:rsidTr="00D57360">
        <w:trPr>
          <w:trHeight w:val="229"/>
        </w:trPr>
        <w:tc>
          <w:tcPr>
            <w:tcW w:w="925" w:type="dxa"/>
          </w:tcPr>
          <w:p w14:paraId="0BCE34D4" w14:textId="77777777" w:rsidR="00D57360" w:rsidRDefault="00D57360" w:rsidP="00D57360">
            <w:r>
              <w:t>Pala C</w:t>
            </w:r>
          </w:p>
        </w:tc>
        <w:tc>
          <w:tcPr>
            <w:tcW w:w="978" w:type="dxa"/>
            <w:vAlign w:val="center"/>
          </w:tcPr>
          <w:p w14:paraId="00CD5168" w14:textId="77777777" w:rsidR="00D57360" w:rsidRDefault="00D57360" w:rsidP="00D57360">
            <w:pPr>
              <w:jc w:val="center"/>
            </w:pPr>
            <w:r>
              <w:t>1</w:t>
            </w:r>
          </w:p>
        </w:tc>
        <w:tc>
          <w:tcPr>
            <w:tcW w:w="918" w:type="dxa"/>
            <w:vAlign w:val="center"/>
          </w:tcPr>
          <w:p w14:paraId="5FB8B295" w14:textId="77777777" w:rsidR="00D57360" w:rsidRDefault="00D57360" w:rsidP="00D57360">
            <w:pPr>
              <w:jc w:val="center"/>
            </w:pPr>
            <w:r>
              <w:t>3</w:t>
            </w:r>
          </w:p>
        </w:tc>
        <w:tc>
          <w:tcPr>
            <w:tcW w:w="1382" w:type="dxa"/>
            <w:vAlign w:val="center"/>
          </w:tcPr>
          <w:p w14:paraId="4BA7F9FC" w14:textId="77777777" w:rsidR="00D57360" w:rsidRDefault="00D57360" w:rsidP="00D57360">
            <w:pPr>
              <w:jc w:val="center"/>
            </w:pPr>
            <w:r>
              <w:t>26</w:t>
            </w:r>
          </w:p>
        </w:tc>
      </w:tr>
    </w:tbl>
    <w:p w14:paraId="3D99F848" w14:textId="77777777" w:rsidR="00574110" w:rsidRDefault="00574110" w:rsidP="00325FB2">
      <w:pPr>
        <w:pStyle w:val="TableTitle"/>
      </w:pPr>
    </w:p>
    <w:p w14:paraId="0D0E7633" w14:textId="77777777" w:rsidR="00574110" w:rsidRDefault="00574110" w:rsidP="00325FB2">
      <w:pPr>
        <w:pStyle w:val="TableTitle"/>
      </w:pPr>
    </w:p>
    <w:p w14:paraId="717D4D8E" w14:textId="77777777" w:rsidR="00574110" w:rsidRDefault="00574110" w:rsidP="00325FB2">
      <w:pPr>
        <w:pStyle w:val="TableTitle"/>
      </w:pPr>
    </w:p>
    <w:p w14:paraId="19C00109" w14:textId="77777777" w:rsidR="00574110" w:rsidRDefault="00574110" w:rsidP="00325FB2">
      <w:pPr>
        <w:pStyle w:val="TableTitle"/>
      </w:pPr>
    </w:p>
    <w:p w14:paraId="3C67179C" w14:textId="7AD577E5" w:rsidR="00574110" w:rsidRDefault="00574110" w:rsidP="00325FB2">
      <w:pPr>
        <w:pStyle w:val="TableTitle"/>
      </w:pPr>
    </w:p>
    <w:p w14:paraId="6A65971B" w14:textId="77777777" w:rsidR="000E3EB7" w:rsidRDefault="000E3EB7" w:rsidP="00325FB2">
      <w:pPr>
        <w:pStyle w:val="TableTitle"/>
      </w:pPr>
    </w:p>
    <w:p w14:paraId="0EE99C5C" w14:textId="77777777" w:rsidR="00574110" w:rsidRDefault="00574110" w:rsidP="00843279">
      <w:pPr>
        <w:pStyle w:val="TableTitle"/>
        <w:jc w:val="left"/>
      </w:pPr>
    </w:p>
    <w:p w14:paraId="65748BFD" w14:textId="77777777" w:rsidR="00574110" w:rsidRDefault="00574110" w:rsidP="00325FB2">
      <w:pPr>
        <w:pStyle w:val="TableTitle"/>
      </w:pPr>
    </w:p>
    <w:p w14:paraId="6E267418" w14:textId="26A67278" w:rsidR="00843279" w:rsidRDefault="00843279" w:rsidP="00C86268">
      <w:pPr>
        <w:pStyle w:val="Text"/>
        <w:ind w:firstLine="142"/>
      </w:pPr>
    </w:p>
    <w:p w14:paraId="5401B8C5" w14:textId="77777777" w:rsidR="00D57360" w:rsidRDefault="00D57360" w:rsidP="000E3EB7">
      <w:pPr>
        <w:pStyle w:val="TableTitle"/>
      </w:pPr>
    </w:p>
    <w:p w14:paraId="008028DF" w14:textId="33AECD2B" w:rsidR="000E3EB7" w:rsidRDefault="00D57360" w:rsidP="000E3EB7">
      <w:pPr>
        <w:pStyle w:val="TableTitle"/>
      </w:pPr>
      <w:r w:rsidRPr="003F4E28">
        <w:rPr>
          <w:noProof/>
        </w:rPr>
        <w:drawing>
          <wp:anchor distT="0" distB="0" distL="114300" distR="114300" simplePos="0" relativeHeight="251752448" behindDoc="0" locked="0" layoutInCell="1" allowOverlap="1" wp14:anchorId="17CC757B" wp14:editId="0FCA7B1E">
            <wp:simplePos x="0" y="0"/>
            <wp:positionH relativeFrom="column">
              <wp:posOffset>320040</wp:posOffset>
            </wp:positionH>
            <wp:positionV relativeFrom="paragraph">
              <wp:posOffset>-7204710</wp:posOffset>
            </wp:positionV>
            <wp:extent cx="2790825" cy="1461135"/>
            <wp:effectExtent l="0" t="0" r="9525" b="571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0825" cy="1461135"/>
                    </a:xfrm>
                    <a:prstGeom prst="rect">
                      <a:avLst/>
                    </a:prstGeom>
                  </pic:spPr>
                </pic:pic>
              </a:graphicData>
            </a:graphic>
            <wp14:sizeRelH relativeFrom="margin">
              <wp14:pctWidth>0</wp14:pctWidth>
            </wp14:sizeRelH>
            <wp14:sizeRelV relativeFrom="margin">
              <wp14:pctHeight>0</wp14:pctHeight>
            </wp14:sizeRelV>
          </wp:anchor>
        </w:drawing>
      </w:r>
      <w:r w:rsidR="000E3EB7">
        <w:t>TABEL IV</w:t>
      </w:r>
    </w:p>
    <w:p w14:paraId="32D6A90E" w14:textId="7C64EA40" w:rsidR="000E3EB7" w:rsidRDefault="000E3EB7" w:rsidP="00D57360">
      <w:pPr>
        <w:pStyle w:val="TableTitle"/>
      </w:pPr>
      <w:r>
        <w:rPr>
          <w:i/>
          <w:iCs/>
        </w:rPr>
        <w:t xml:space="preserve">Confusion Matrix </w:t>
      </w:r>
      <w:r>
        <w:t>Model-6</w:t>
      </w:r>
    </w:p>
    <w:tbl>
      <w:tblPr>
        <w:tblStyle w:val="TableGrid"/>
        <w:tblpPr w:leftFromText="180" w:rightFromText="180" w:vertAnchor="text" w:horzAnchor="margin" w:tblpXSpec="right" w:tblpY="81"/>
        <w:tblW w:w="4203" w:type="dxa"/>
        <w:tblLook w:val="04A0" w:firstRow="1" w:lastRow="0" w:firstColumn="1" w:lastColumn="0" w:noHBand="0" w:noVBand="1"/>
      </w:tblPr>
      <w:tblGrid>
        <w:gridCol w:w="925"/>
        <w:gridCol w:w="978"/>
        <w:gridCol w:w="918"/>
        <w:gridCol w:w="1382"/>
      </w:tblGrid>
      <w:tr w:rsidR="000E3EB7" w14:paraId="65A71A2F" w14:textId="77777777" w:rsidTr="000E3EB7">
        <w:trPr>
          <w:trHeight w:val="359"/>
        </w:trPr>
        <w:tc>
          <w:tcPr>
            <w:tcW w:w="925" w:type="dxa"/>
            <w:tcBorders>
              <w:top w:val="nil"/>
              <w:left w:val="nil"/>
              <w:bottom w:val="single" w:sz="4" w:space="0" w:color="auto"/>
              <w:right w:val="single" w:sz="4" w:space="0" w:color="auto"/>
            </w:tcBorders>
            <w:vAlign w:val="center"/>
          </w:tcPr>
          <w:p w14:paraId="244E5CB5" w14:textId="77777777" w:rsidR="000E3EB7" w:rsidRPr="00FF28CE" w:rsidRDefault="000E3EB7" w:rsidP="000E3EB7">
            <w:pPr>
              <w:jc w:val="center"/>
            </w:pPr>
          </w:p>
        </w:tc>
        <w:tc>
          <w:tcPr>
            <w:tcW w:w="3278" w:type="dxa"/>
            <w:gridSpan w:val="3"/>
            <w:tcBorders>
              <w:left w:val="single" w:sz="4" w:space="0" w:color="auto"/>
            </w:tcBorders>
            <w:vAlign w:val="bottom"/>
          </w:tcPr>
          <w:p w14:paraId="6D475C26" w14:textId="77777777" w:rsidR="000E3EB7" w:rsidRPr="00FF28CE" w:rsidRDefault="000E3EB7" w:rsidP="000E3EB7">
            <w:pPr>
              <w:jc w:val="center"/>
            </w:pPr>
            <w:r>
              <w:t>Prediksi</w:t>
            </w:r>
          </w:p>
        </w:tc>
      </w:tr>
      <w:tr w:rsidR="000E3EB7" w14:paraId="2E1BC080" w14:textId="77777777" w:rsidTr="000E3EB7">
        <w:trPr>
          <w:trHeight w:val="229"/>
        </w:trPr>
        <w:tc>
          <w:tcPr>
            <w:tcW w:w="925" w:type="dxa"/>
            <w:tcBorders>
              <w:top w:val="single" w:sz="4" w:space="0" w:color="auto"/>
            </w:tcBorders>
          </w:tcPr>
          <w:p w14:paraId="56A46AFE" w14:textId="77777777" w:rsidR="000E3EB7" w:rsidRPr="00FF28CE" w:rsidRDefault="000E3EB7" w:rsidP="000E3EB7">
            <w:r>
              <w:t>Actual</w:t>
            </w:r>
          </w:p>
        </w:tc>
        <w:tc>
          <w:tcPr>
            <w:tcW w:w="978" w:type="dxa"/>
            <w:vAlign w:val="center"/>
          </w:tcPr>
          <w:p w14:paraId="7CA97E04" w14:textId="77777777" w:rsidR="000E3EB7" w:rsidRPr="00FF28CE" w:rsidRDefault="000E3EB7" w:rsidP="000E3EB7">
            <w:pPr>
              <w:jc w:val="center"/>
            </w:pPr>
            <w:r>
              <w:t>Pala A</w:t>
            </w:r>
          </w:p>
        </w:tc>
        <w:tc>
          <w:tcPr>
            <w:tcW w:w="918" w:type="dxa"/>
            <w:vAlign w:val="center"/>
          </w:tcPr>
          <w:p w14:paraId="0D54674D" w14:textId="77777777" w:rsidR="000E3EB7" w:rsidRPr="00FF28CE" w:rsidRDefault="000E3EB7" w:rsidP="000E3EB7">
            <w:pPr>
              <w:jc w:val="center"/>
            </w:pPr>
            <w:r>
              <w:t>Pala B</w:t>
            </w:r>
          </w:p>
        </w:tc>
        <w:tc>
          <w:tcPr>
            <w:tcW w:w="1382" w:type="dxa"/>
            <w:vAlign w:val="center"/>
          </w:tcPr>
          <w:p w14:paraId="7A0BB495" w14:textId="77777777" w:rsidR="000E3EB7" w:rsidRPr="00FF28CE" w:rsidRDefault="000E3EB7" w:rsidP="000E3EB7">
            <w:pPr>
              <w:jc w:val="center"/>
            </w:pPr>
            <w:r>
              <w:t>Pala C</w:t>
            </w:r>
          </w:p>
        </w:tc>
      </w:tr>
      <w:tr w:rsidR="000E3EB7" w14:paraId="77415847" w14:textId="77777777" w:rsidTr="000E3EB7">
        <w:trPr>
          <w:trHeight w:val="246"/>
        </w:trPr>
        <w:tc>
          <w:tcPr>
            <w:tcW w:w="925" w:type="dxa"/>
          </w:tcPr>
          <w:p w14:paraId="79B4B873" w14:textId="77777777" w:rsidR="000E3EB7" w:rsidRPr="00FF28CE" w:rsidRDefault="000E3EB7" w:rsidP="000E3EB7">
            <w:r>
              <w:t>Pala A</w:t>
            </w:r>
          </w:p>
        </w:tc>
        <w:tc>
          <w:tcPr>
            <w:tcW w:w="978" w:type="dxa"/>
            <w:vAlign w:val="center"/>
          </w:tcPr>
          <w:p w14:paraId="25151EB2" w14:textId="77777777" w:rsidR="000E3EB7" w:rsidRPr="00FF28CE" w:rsidRDefault="000E3EB7" w:rsidP="000E3EB7">
            <w:pPr>
              <w:jc w:val="center"/>
            </w:pPr>
            <w:r>
              <w:t>18</w:t>
            </w:r>
          </w:p>
        </w:tc>
        <w:tc>
          <w:tcPr>
            <w:tcW w:w="918" w:type="dxa"/>
            <w:vAlign w:val="center"/>
          </w:tcPr>
          <w:p w14:paraId="36476383" w14:textId="77777777" w:rsidR="000E3EB7" w:rsidRPr="00FF28CE" w:rsidRDefault="000E3EB7" w:rsidP="000E3EB7">
            <w:pPr>
              <w:jc w:val="center"/>
            </w:pPr>
            <w:r>
              <w:t>12</w:t>
            </w:r>
          </w:p>
        </w:tc>
        <w:tc>
          <w:tcPr>
            <w:tcW w:w="1382" w:type="dxa"/>
            <w:vAlign w:val="center"/>
          </w:tcPr>
          <w:p w14:paraId="6BC1720D" w14:textId="77777777" w:rsidR="000E3EB7" w:rsidRPr="00FF28CE" w:rsidRDefault="000E3EB7" w:rsidP="000E3EB7">
            <w:pPr>
              <w:jc w:val="center"/>
            </w:pPr>
            <w:r>
              <w:t>0</w:t>
            </w:r>
          </w:p>
        </w:tc>
      </w:tr>
      <w:tr w:rsidR="000E3EB7" w14:paraId="1C5BFBCA" w14:textId="77777777" w:rsidTr="000E3EB7">
        <w:trPr>
          <w:trHeight w:val="229"/>
        </w:trPr>
        <w:tc>
          <w:tcPr>
            <w:tcW w:w="925" w:type="dxa"/>
          </w:tcPr>
          <w:p w14:paraId="20E489DD" w14:textId="77777777" w:rsidR="000E3EB7" w:rsidRDefault="000E3EB7" w:rsidP="000E3EB7">
            <w:r>
              <w:t>Pala B</w:t>
            </w:r>
          </w:p>
        </w:tc>
        <w:tc>
          <w:tcPr>
            <w:tcW w:w="978" w:type="dxa"/>
            <w:vAlign w:val="center"/>
          </w:tcPr>
          <w:p w14:paraId="7A89B6AD" w14:textId="77777777" w:rsidR="000E3EB7" w:rsidRDefault="000E3EB7" w:rsidP="000E3EB7">
            <w:pPr>
              <w:jc w:val="center"/>
            </w:pPr>
            <w:r>
              <w:t>7</w:t>
            </w:r>
          </w:p>
        </w:tc>
        <w:tc>
          <w:tcPr>
            <w:tcW w:w="918" w:type="dxa"/>
            <w:vAlign w:val="center"/>
          </w:tcPr>
          <w:p w14:paraId="1032116C" w14:textId="77777777" w:rsidR="000E3EB7" w:rsidRDefault="000E3EB7" w:rsidP="000E3EB7">
            <w:pPr>
              <w:jc w:val="center"/>
            </w:pPr>
            <w:r>
              <w:t>23</w:t>
            </w:r>
          </w:p>
        </w:tc>
        <w:tc>
          <w:tcPr>
            <w:tcW w:w="1382" w:type="dxa"/>
            <w:vAlign w:val="center"/>
          </w:tcPr>
          <w:p w14:paraId="6BD31866" w14:textId="77777777" w:rsidR="000E3EB7" w:rsidRDefault="000E3EB7" w:rsidP="000E3EB7">
            <w:pPr>
              <w:jc w:val="center"/>
            </w:pPr>
            <w:r>
              <w:t>0</w:t>
            </w:r>
          </w:p>
        </w:tc>
      </w:tr>
      <w:tr w:rsidR="000E3EB7" w14:paraId="346A31AD" w14:textId="77777777" w:rsidTr="000E3EB7">
        <w:trPr>
          <w:trHeight w:val="229"/>
        </w:trPr>
        <w:tc>
          <w:tcPr>
            <w:tcW w:w="925" w:type="dxa"/>
          </w:tcPr>
          <w:p w14:paraId="0FD73C3E" w14:textId="77777777" w:rsidR="000E3EB7" w:rsidRDefault="000E3EB7" w:rsidP="000E3EB7">
            <w:r>
              <w:t>Pala C</w:t>
            </w:r>
          </w:p>
        </w:tc>
        <w:tc>
          <w:tcPr>
            <w:tcW w:w="978" w:type="dxa"/>
            <w:vAlign w:val="center"/>
          </w:tcPr>
          <w:p w14:paraId="4F2ED16B" w14:textId="77777777" w:rsidR="000E3EB7" w:rsidRDefault="000E3EB7" w:rsidP="000E3EB7">
            <w:pPr>
              <w:jc w:val="center"/>
            </w:pPr>
            <w:r>
              <w:t>0</w:t>
            </w:r>
          </w:p>
        </w:tc>
        <w:tc>
          <w:tcPr>
            <w:tcW w:w="918" w:type="dxa"/>
            <w:vAlign w:val="center"/>
          </w:tcPr>
          <w:p w14:paraId="5224C6DE" w14:textId="77777777" w:rsidR="000E3EB7" w:rsidRDefault="000E3EB7" w:rsidP="000E3EB7">
            <w:pPr>
              <w:jc w:val="center"/>
            </w:pPr>
            <w:r>
              <w:t>4</w:t>
            </w:r>
          </w:p>
        </w:tc>
        <w:tc>
          <w:tcPr>
            <w:tcW w:w="1382" w:type="dxa"/>
            <w:vAlign w:val="center"/>
          </w:tcPr>
          <w:p w14:paraId="67EE1A0C" w14:textId="77777777" w:rsidR="000E3EB7" w:rsidRDefault="000E3EB7" w:rsidP="000E3EB7">
            <w:pPr>
              <w:jc w:val="center"/>
            </w:pPr>
            <w:r>
              <w:t>26</w:t>
            </w:r>
          </w:p>
        </w:tc>
      </w:tr>
    </w:tbl>
    <w:p w14:paraId="20BAD4B9" w14:textId="2BE32B04" w:rsidR="000E3EB7" w:rsidRDefault="000E3EB7" w:rsidP="00843279">
      <w:pPr>
        <w:pStyle w:val="Text"/>
        <w:ind w:firstLine="142"/>
      </w:pPr>
    </w:p>
    <w:p w14:paraId="4AF802DC" w14:textId="77777777" w:rsidR="000E3EB7" w:rsidRDefault="000E3EB7" w:rsidP="00843279">
      <w:pPr>
        <w:pStyle w:val="Text"/>
        <w:ind w:firstLine="142"/>
      </w:pPr>
    </w:p>
    <w:p w14:paraId="3CE8BF6D" w14:textId="33FEE80D" w:rsidR="000E3EB7" w:rsidRDefault="000E3EB7" w:rsidP="00843279">
      <w:pPr>
        <w:pStyle w:val="Text"/>
        <w:ind w:firstLine="142"/>
      </w:pPr>
    </w:p>
    <w:p w14:paraId="7033BE39" w14:textId="77777777" w:rsidR="000E3EB7" w:rsidRDefault="000E3EB7" w:rsidP="00843279">
      <w:pPr>
        <w:pStyle w:val="Text"/>
        <w:ind w:firstLine="142"/>
      </w:pPr>
    </w:p>
    <w:p w14:paraId="2F5CEF50" w14:textId="77777777" w:rsidR="000E3EB7" w:rsidRDefault="000E3EB7" w:rsidP="00843279">
      <w:pPr>
        <w:pStyle w:val="Text"/>
        <w:ind w:firstLine="142"/>
      </w:pPr>
    </w:p>
    <w:p w14:paraId="3BA3EB4C" w14:textId="77777777" w:rsidR="000E3EB7" w:rsidRDefault="000E3EB7" w:rsidP="00843279">
      <w:pPr>
        <w:pStyle w:val="Text"/>
        <w:ind w:firstLine="142"/>
      </w:pPr>
    </w:p>
    <w:p w14:paraId="72FEABE1" w14:textId="77777777" w:rsidR="000E3EB7" w:rsidRDefault="000E3EB7" w:rsidP="00843279">
      <w:pPr>
        <w:pStyle w:val="Text"/>
        <w:ind w:firstLine="142"/>
      </w:pPr>
    </w:p>
    <w:p w14:paraId="56F8D2D1" w14:textId="77777777" w:rsidR="000E3EB7" w:rsidRDefault="000E3EB7" w:rsidP="000E3EB7">
      <w:pPr>
        <w:pStyle w:val="TableTitle"/>
      </w:pPr>
      <w:r>
        <w:t>TABEL V</w:t>
      </w:r>
    </w:p>
    <w:p w14:paraId="22BC7E9C" w14:textId="77777777" w:rsidR="000E3EB7" w:rsidRDefault="000E3EB7" w:rsidP="000E3EB7">
      <w:pPr>
        <w:pStyle w:val="TableTitle"/>
        <w:rPr>
          <w:i/>
          <w:iCs/>
        </w:rPr>
      </w:pPr>
      <w:r w:rsidRPr="00843279">
        <w:t>Hasil Keseluruhan Perhitungan</w:t>
      </w:r>
      <w:r>
        <w:rPr>
          <w:i/>
          <w:iCs/>
        </w:rPr>
        <w:t xml:space="preserve"> </w:t>
      </w:r>
      <w:r w:rsidRPr="00843279">
        <w:rPr>
          <w:i/>
          <w:iCs/>
        </w:rPr>
        <w:t>Confusion Matrix</w:t>
      </w:r>
    </w:p>
    <w:tbl>
      <w:tblPr>
        <w:tblStyle w:val="TableGrid"/>
        <w:tblpPr w:leftFromText="180" w:rightFromText="180" w:vertAnchor="text" w:horzAnchor="margin" w:tblpXSpec="right" w:tblpY="137"/>
        <w:tblOverlap w:val="never"/>
        <w:tblW w:w="4673" w:type="dxa"/>
        <w:tblLook w:val="04A0" w:firstRow="1" w:lastRow="0" w:firstColumn="1" w:lastColumn="0" w:noHBand="0" w:noVBand="1"/>
      </w:tblPr>
      <w:tblGrid>
        <w:gridCol w:w="1129"/>
        <w:gridCol w:w="1134"/>
        <w:gridCol w:w="1134"/>
        <w:gridCol w:w="1276"/>
      </w:tblGrid>
      <w:tr w:rsidR="00D57360" w14:paraId="2EB9B9E2" w14:textId="77777777" w:rsidTr="00D57360">
        <w:trPr>
          <w:trHeight w:hRule="exact" w:val="456"/>
        </w:trPr>
        <w:tc>
          <w:tcPr>
            <w:tcW w:w="1129" w:type="dxa"/>
            <w:vAlign w:val="center"/>
          </w:tcPr>
          <w:p w14:paraId="1FDC7959" w14:textId="77777777" w:rsidR="00D57360" w:rsidRDefault="00D57360" w:rsidP="00D57360">
            <w:pPr>
              <w:jc w:val="center"/>
            </w:pPr>
            <w:bookmarkStart w:id="2" w:name="_Hlk81701803"/>
            <w:r>
              <w:t>Model</w:t>
            </w:r>
          </w:p>
        </w:tc>
        <w:tc>
          <w:tcPr>
            <w:tcW w:w="1134" w:type="dxa"/>
            <w:vAlign w:val="center"/>
          </w:tcPr>
          <w:p w14:paraId="68281AFB" w14:textId="77777777" w:rsidR="00D57360" w:rsidRDefault="00D57360" w:rsidP="00D57360">
            <w:pPr>
              <w:jc w:val="center"/>
            </w:pPr>
            <w:r>
              <w:t>Akurasi</w:t>
            </w:r>
          </w:p>
        </w:tc>
        <w:tc>
          <w:tcPr>
            <w:tcW w:w="1134" w:type="dxa"/>
          </w:tcPr>
          <w:p w14:paraId="659FEC3E" w14:textId="77777777" w:rsidR="00D57360" w:rsidRPr="006C1E0E" w:rsidRDefault="00D57360" w:rsidP="00D57360">
            <w:pPr>
              <w:jc w:val="center"/>
              <w:rPr>
                <w:i/>
                <w:iCs/>
              </w:rPr>
            </w:pPr>
            <w:r>
              <w:t xml:space="preserve">Total </w:t>
            </w:r>
            <w:r>
              <w:rPr>
                <w:i/>
                <w:iCs/>
              </w:rPr>
              <w:t>precision</w:t>
            </w:r>
          </w:p>
        </w:tc>
        <w:tc>
          <w:tcPr>
            <w:tcW w:w="1276" w:type="dxa"/>
          </w:tcPr>
          <w:p w14:paraId="4336F74A" w14:textId="77777777" w:rsidR="00D57360" w:rsidRPr="006C1E0E" w:rsidRDefault="00D57360" w:rsidP="00D57360">
            <w:pPr>
              <w:jc w:val="center"/>
              <w:rPr>
                <w:i/>
                <w:iCs/>
              </w:rPr>
            </w:pPr>
            <w:r>
              <w:t xml:space="preserve">Total </w:t>
            </w:r>
            <w:r>
              <w:rPr>
                <w:i/>
                <w:iCs/>
              </w:rPr>
              <w:t>recall</w:t>
            </w:r>
          </w:p>
        </w:tc>
      </w:tr>
      <w:tr w:rsidR="00D57360" w14:paraId="1D993098" w14:textId="77777777" w:rsidTr="00D57360">
        <w:trPr>
          <w:trHeight w:hRule="exact" w:val="456"/>
        </w:trPr>
        <w:tc>
          <w:tcPr>
            <w:tcW w:w="1129" w:type="dxa"/>
            <w:vAlign w:val="center"/>
          </w:tcPr>
          <w:p w14:paraId="261CF170" w14:textId="77777777" w:rsidR="00D57360" w:rsidRDefault="00D57360" w:rsidP="00D57360">
            <w:pPr>
              <w:jc w:val="center"/>
            </w:pPr>
            <w:r>
              <w:t>Model-1</w:t>
            </w:r>
          </w:p>
        </w:tc>
        <w:tc>
          <w:tcPr>
            <w:tcW w:w="1134" w:type="dxa"/>
            <w:vAlign w:val="center"/>
          </w:tcPr>
          <w:p w14:paraId="3F672377" w14:textId="77777777" w:rsidR="00D57360" w:rsidRDefault="00D57360" w:rsidP="00D57360">
            <w:pPr>
              <w:jc w:val="center"/>
            </w:pPr>
            <w:r>
              <w:t>75.5%</w:t>
            </w:r>
          </w:p>
        </w:tc>
        <w:tc>
          <w:tcPr>
            <w:tcW w:w="1134" w:type="dxa"/>
          </w:tcPr>
          <w:p w14:paraId="72C85489" w14:textId="77777777" w:rsidR="00D57360" w:rsidRDefault="00D57360" w:rsidP="00D57360">
            <w:pPr>
              <w:jc w:val="center"/>
            </w:pPr>
            <w:r>
              <w:t>74.6%</w:t>
            </w:r>
          </w:p>
        </w:tc>
        <w:tc>
          <w:tcPr>
            <w:tcW w:w="1276" w:type="dxa"/>
          </w:tcPr>
          <w:p w14:paraId="0A5FF07A" w14:textId="77777777" w:rsidR="00D57360" w:rsidRDefault="00D57360" w:rsidP="00D57360">
            <w:pPr>
              <w:jc w:val="center"/>
            </w:pPr>
            <w:r>
              <w:t>75.3%</w:t>
            </w:r>
          </w:p>
        </w:tc>
      </w:tr>
      <w:tr w:rsidR="00D57360" w14:paraId="6A8C0AE0" w14:textId="77777777" w:rsidTr="00D57360">
        <w:trPr>
          <w:trHeight w:hRule="exact" w:val="456"/>
        </w:trPr>
        <w:tc>
          <w:tcPr>
            <w:tcW w:w="1129" w:type="dxa"/>
            <w:vAlign w:val="center"/>
          </w:tcPr>
          <w:p w14:paraId="18E9FA82" w14:textId="77777777" w:rsidR="00D57360" w:rsidRDefault="00D57360" w:rsidP="00D57360">
            <w:pPr>
              <w:jc w:val="center"/>
            </w:pPr>
            <w:r>
              <w:t>Model-4</w:t>
            </w:r>
          </w:p>
        </w:tc>
        <w:tc>
          <w:tcPr>
            <w:tcW w:w="1134" w:type="dxa"/>
            <w:vAlign w:val="center"/>
          </w:tcPr>
          <w:p w14:paraId="633C050C" w14:textId="77777777" w:rsidR="00D57360" w:rsidRDefault="00D57360" w:rsidP="00D57360">
            <w:pPr>
              <w:jc w:val="center"/>
            </w:pPr>
            <w:r>
              <w:t>80%</w:t>
            </w:r>
          </w:p>
        </w:tc>
        <w:tc>
          <w:tcPr>
            <w:tcW w:w="1134" w:type="dxa"/>
          </w:tcPr>
          <w:p w14:paraId="109A8391" w14:textId="77777777" w:rsidR="00D57360" w:rsidRDefault="00D57360" w:rsidP="00D57360">
            <w:pPr>
              <w:jc w:val="center"/>
            </w:pPr>
            <w:r>
              <w:t>78.6%</w:t>
            </w:r>
          </w:p>
        </w:tc>
        <w:tc>
          <w:tcPr>
            <w:tcW w:w="1276" w:type="dxa"/>
          </w:tcPr>
          <w:p w14:paraId="12B5FBDD" w14:textId="77777777" w:rsidR="00D57360" w:rsidRDefault="00D57360" w:rsidP="00D57360">
            <w:pPr>
              <w:jc w:val="center"/>
            </w:pPr>
            <w:r>
              <w:t>79.3%</w:t>
            </w:r>
          </w:p>
        </w:tc>
      </w:tr>
      <w:tr w:rsidR="00D57360" w14:paraId="06FF25E8" w14:textId="77777777" w:rsidTr="00D57360">
        <w:trPr>
          <w:trHeight w:hRule="exact" w:val="456"/>
        </w:trPr>
        <w:tc>
          <w:tcPr>
            <w:tcW w:w="1129" w:type="dxa"/>
            <w:vAlign w:val="center"/>
          </w:tcPr>
          <w:p w14:paraId="198A190E" w14:textId="77777777" w:rsidR="00D57360" w:rsidRDefault="00D57360" w:rsidP="00D57360">
            <w:pPr>
              <w:jc w:val="center"/>
            </w:pPr>
            <w:r>
              <w:t>Model-6</w:t>
            </w:r>
          </w:p>
        </w:tc>
        <w:tc>
          <w:tcPr>
            <w:tcW w:w="1134" w:type="dxa"/>
            <w:vAlign w:val="center"/>
          </w:tcPr>
          <w:p w14:paraId="61EFF438" w14:textId="77777777" w:rsidR="00D57360" w:rsidRDefault="00D57360" w:rsidP="00D57360">
            <w:pPr>
              <w:jc w:val="center"/>
            </w:pPr>
            <w:r>
              <w:t>74.4%</w:t>
            </w:r>
          </w:p>
        </w:tc>
        <w:tc>
          <w:tcPr>
            <w:tcW w:w="1134" w:type="dxa"/>
          </w:tcPr>
          <w:p w14:paraId="4D78E2C8" w14:textId="77777777" w:rsidR="00D57360" w:rsidRDefault="00D57360" w:rsidP="00D57360">
            <w:pPr>
              <w:jc w:val="center"/>
            </w:pPr>
            <w:r>
              <w:t>76.6%</w:t>
            </w:r>
          </w:p>
        </w:tc>
        <w:tc>
          <w:tcPr>
            <w:tcW w:w="1276" w:type="dxa"/>
          </w:tcPr>
          <w:p w14:paraId="31A0F5B6" w14:textId="77777777" w:rsidR="00D57360" w:rsidRDefault="00D57360" w:rsidP="00D57360">
            <w:pPr>
              <w:jc w:val="center"/>
            </w:pPr>
            <w:r>
              <w:t>74.4%</w:t>
            </w:r>
          </w:p>
        </w:tc>
      </w:tr>
      <w:bookmarkEnd w:id="2"/>
    </w:tbl>
    <w:p w14:paraId="233AC626" w14:textId="77777777" w:rsidR="000E3EB7" w:rsidRDefault="000E3EB7" w:rsidP="00D57360">
      <w:pPr>
        <w:pStyle w:val="Text"/>
        <w:ind w:firstLine="0"/>
      </w:pPr>
    </w:p>
    <w:p w14:paraId="7E98316D" w14:textId="7E9E8AAB" w:rsidR="00117602" w:rsidRDefault="00574110" w:rsidP="00843279">
      <w:pPr>
        <w:pStyle w:val="Text"/>
        <w:ind w:firstLine="142"/>
      </w:pPr>
      <w:r>
        <w:t>T</w:t>
      </w:r>
      <w:r w:rsidR="00117602">
        <w:t xml:space="preserve">abel II </w:t>
      </w:r>
      <w:r w:rsidR="00117602">
        <w:rPr>
          <w:i/>
          <w:iCs/>
        </w:rPr>
        <w:t xml:space="preserve">confusion matrix </w:t>
      </w:r>
      <w:r w:rsidR="00117602">
        <w:t xml:space="preserve">model-1 </w:t>
      </w:r>
      <w:r>
        <w:t>merupakan hasil penguj</w:t>
      </w:r>
      <w:r w:rsidR="00C86268">
        <w:t>i</w:t>
      </w:r>
      <w:r>
        <w:t xml:space="preserve">an menggunakan model-1. Data yang digunakan berjumlah </w:t>
      </w:r>
      <w:r w:rsidR="00117602">
        <w:t>90 data</w:t>
      </w:r>
      <w:r>
        <w:t xml:space="preserve"> yang terdiri data 30 citra pala A</w:t>
      </w:r>
      <w:r w:rsidR="00117602">
        <w:t>,</w:t>
      </w:r>
      <w:r>
        <w:t xml:space="preserve"> 30 citra pala B, 30 Citra pala C.</w:t>
      </w:r>
      <w:r w:rsidR="009F50FD">
        <w:t xml:space="preserve"> Hasil prediksi dari 90 data,</w:t>
      </w:r>
      <w:r w:rsidR="00117602">
        <w:t xml:space="preserve"> 6</w:t>
      </w:r>
      <w:r w:rsidR="009F50FD">
        <w:t>8</w:t>
      </w:r>
      <w:r w:rsidR="00117602">
        <w:t xml:space="preserve"> data di prediksikan dengan tepat </w:t>
      </w:r>
      <w:r w:rsidR="009F50FD">
        <w:t>sehingga</w:t>
      </w:r>
      <w:r w:rsidR="00117602">
        <w:t xml:space="preserve"> nilai ini di sebut </w:t>
      </w:r>
      <w:r w:rsidR="00117602">
        <w:rPr>
          <w:i/>
          <w:iCs/>
        </w:rPr>
        <w:t xml:space="preserve">true positive </w:t>
      </w:r>
      <w:r w:rsidR="00117602">
        <w:t>dan 2</w:t>
      </w:r>
      <w:r w:rsidR="009F50FD">
        <w:t>2</w:t>
      </w:r>
      <w:r w:rsidR="00117602">
        <w:t xml:space="preserve"> data sisanya salah prediksi.</w:t>
      </w:r>
      <w:r w:rsidR="009F50FD">
        <w:t xml:space="preserve"> Untuk kelas pala A dari 30 data, 16 di antaranya di prediksi dengan tepat dan 14 sisanya salah prediksi maka nilai ini disebut </w:t>
      </w:r>
      <w:r w:rsidR="009F50FD">
        <w:rPr>
          <w:i/>
          <w:iCs/>
        </w:rPr>
        <w:t xml:space="preserve">false negative. </w:t>
      </w:r>
      <w:r w:rsidR="009F50FD">
        <w:t xml:space="preserve">Nilai </w:t>
      </w:r>
      <w:r w:rsidR="009F50FD">
        <w:rPr>
          <w:i/>
          <w:iCs/>
        </w:rPr>
        <w:t xml:space="preserve">false positive </w:t>
      </w:r>
      <w:r w:rsidR="009F50FD" w:rsidRPr="009F50FD">
        <w:t>kelas A ber</w:t>
      </w:r>
      <w:r w:rsidR="009F50FD">
        <w:t xml:space="preserve">nilai 7. Untuk kelas pala </w:t>
      </w:r>
      <w:r w:rsidR="00C86268">
        <w:t>B</w:t>
      </w:r>
      <w:r w:rsidR="009F50FD">
        <w:t xml:space="preserve"> dari 30 data, 22 di antaranya di prediksi dengan tepat dan 8 data sisanya salah prediksi maka nilai ini disebut </w:t>
      </w:r>
      <w:r w:rsidR="009F50FD" w:rsidRPr="00C86268">
        <w:rPr>
          <w:i/>
          <w:iCs/>
        </w:rPr>
        <w:t>false negati</w:t>
      </w:r>
      <w:r w:rsidR="00C86268" w:rsidRPr="00C86268">
        <w:rPr>
          <w:i/>
          <w:iCs/>
        </w:rPr>
        <w:t>ve</w:t>
      </w:r>
      <w:r w:rsidR="00C86268">
        <w:rPr>
          <w:i/>
          <w:iCs/>
        </w:rPr>
        <w:t xml:space="preserve">. </w:t>
      </w:r>
      <w:r w:rsidR="00C86268">
        <w:t xml:space="preserve">Nilai </w:t>
      </w:r>
      <w:r w:rsidR="00C86268">
        <w:rPr>
          <w:i/>
          <w:iCs/>
        </w:rPr>
        <w:t xml:space="preserve">false positive </w:t>
      </w:r>
      <w:r w:rsidR="00C86268">
        <w:t xml:space="preserve">untuk kelas B bernilai 12. Untuk kelas pala C dari 30 data, 30 diantaranya diprediksi dengan tepat dan tidak ada yang salah prediksi. Nilai </w:t>
      </w:r>
      <w:r w:rsidR="00C86268">
        <w:rPr>
          <w:i/>
          <w:iCs/>
        </w:rPr>
        <w:t xml:space="preserve">false negative </w:t>
      </w:r>
      <w:r w:rsidR="00C86268">
        <w:t xml:space="preserve">untuk kelas C berjumlah 0 dan nilai </w:t>
      </w:r>
      <w:r w:rsidR="00C86268">
        <w:softHyphen/>
      </w:r>
      <w:r w:rsidR="00C86268">
        <w:rPr>
          <w:i/>
          <w:iCs/>
        </w:rPr>
        <w:t xml:space="preserve">false positive </w:t>
      </w:r>
      <w:r w:rsidR="00C86268" w:rsidRPr="00C86268">
        <w:t>untuk kelas C berjumlah 3.</w:t>
      </w:r>
    </w:p>
    <w:p w14:paraId="4DDD95F8" w14:textId="0197B9F9" w:rsidR="00C86268" w:rsidRDefault="00C86268" w:rsidP="00C86268">
      <w:pPr>
        <w:ind w:firstLine="142"/>
        <w:jc w:val="both"/>
      </w:pPr>
      <w:r>
        <w:t xml:space="preserve">Tabel </w:t>
      </w:r>
      <w:r>
        <w:t>III</w:t>
      </w:r>
      <w:r>
        <w:t xml:space="preserve"> merupakan tabel </w:t>
      </w:r>
      <w:r>
        <w:rPr>
          <w:i/>
          <w:iCs/>
        </w:rPr>
        <w:t xml:space="preserve">confusion matrix </w:t>
      </w:r>
      <w:r>
        <w:t>hasil pengujian menggunakan model-4</w:t>
      </w:r>
      <w:r>
        <w:rPr>
          <w:i/>
          <w:iCs/>
        </w:rPr>
        <w:t>.</w:t>
      </w:r>
      <w:r>
        <w:t xml:space="preserve"> Data yang di gunakan berjumlah 90 data yang terdiri dari 30 citra pala A, 30 citra pala B, dan 30 citra pala C. Hasil prediksi dari 90 data, 72 citra di prediksi dengar tepat sehingga nilai ini disebut </w:t>
      </w:r>
      <w:r>
        <w:rPr>
          <w:i/>
          <w:iCs/>
        </w:rPr>
        <w:t>true postive</w:t>
      </w:r>
      <w:r>
        <w:t xml:space="preserve"> dan 18 data sisanya salah prediksi. Untuk kelas Pala A dari 30 data, 23 di antaranya di prediksi dengan tepat dan 7 data sisanya salah prediksi maka nilai ini disebut </w:t>
      </w:r>
      <w:r>
        <w:rPr>
          <w:i/>
          <w:iCs/>
        </w:rPr>
        <w:t>false negative</w:t>
      </w:r>
      <w:r>
        <w:t xml:space="preserve">. Nilai </w:t>
      </w:r>
      <w:r>
        <w:rPr>
          <w:i/>
          <w:iCs/>
        </w:rPr>
        <w:t xml:space="preserve">false positive </w:t>
      </w:r>
      <w:r>
        <w:t xml:space="preserve">untuk kelas A bernilai 7. Untuk kelas pala B dari 30 data, 23 di antaranya di prediksi dengan tepat dan 7 data sisanya salah prediksi maka nilai ini disebut </w:t>
      </w:r>
      <w:r>
        <w:rPr>
          <w:i/>
          <w:iCs/>
        </w:rPr>
        <w:t>false negative</w:t>
      </w:r>
      <w:r>
        <w:t xml:space="preserve">. Nilai </w:t>
      </w:r>
      <w:r>
        <w:rPr>
          <w:i/>
          <w:iCs/>
        </w:rPr>
        <w:t xml:space="preserve">false positive </w:t>
      </w:r>
      <w:r>
        <w:t xml:space="preserve">untuk kelas B bernilai 10. Untuk kelas Pala C dari 30 data, 26 di antaranya di prediksi dengan tepat dan 4 data sisanya salah prediksi maka nilai ini disebut </w:t>
      </w:r>
      <w:r>
        <w:rPr>
          <w:i/>
          <w:iCs/>
        </w:rPr>
        <w:t>false negative</w:t>
      </w:r>
      <w:r>
        <w:t xml:space="preserve">. Nilai </w:t>
      </w:r>
      <w:r>
        <w:rPr>
          <w:i/>
          <w:iCs/>
        </w:rPr>
        <w:t xml:space="preserve">false positive </w:t>
      </w:r>
      <w:r>
        <w:t>untuk kelas C berjumlah 1.</w:t>
      </w:r>
    </w:p>
    <w:p w14:paraId="3163B2F1" w14:textId="77777777" w:rsidR="00843279" w:rsidRDefault="00843279" w:rsidP="00843279">
      <w:pPr>
        <w:ind w:firstLine="142"/>
        <w:jc w:val="both"/>
      </w:pPr>
      <w:r>
        <w:t xml:space="preserve">Tabel 4.4 merupakan tabel </w:t>
      </w:r>
      <w:r>
        <w:rPr>
          <w:i/>
          <w:iCs/>
        </w:rPr>
        <w:t xml:space="preserve">confusion matrix </w:t>
      </w:r>
      <w:r>
        <w:t>hasil pengujian menggunakan model-4</w:t>
      </w:r>
      <w:r>
        <w:rPr>
          <w:i/>
          <w:iCs/>
        </w:rPr>
        <w:t>.</w:t>
      </w:r>
      <w:r>
        <w:t xml:space="preserve"> Data yang di gunakan berjumlah 90 data yang terdiri dari 30 citra pala A, 30 citra pala B, dan 30 citra pala C. Hasil prediksi dari 90 data, 67 citra di prediksi dengar tepat sehingga nilai ini disebut </w:t>
      </w:r>
      <w:r>
        <w:rPr>
          <w:i/>
          <w:iCs/>
        </w:rPr>
        <w:t>true postive</w:t>
      </w:r>
      <w:r>
        <w:t xml:space="preserve"> dan 23 data sisanya salah prediksi. Untuk kelas Pala A dari 30 data, 18 di antaranya di prediksi dengan tepat dan 12 data sisanya salah prediksi maka nilai ini disebut </w:t>
      </w:r>
      <w:r>
        <w:rPr>
          <w:i/>
          <w:iCs/>
        </w:rPr>
        <w:t>false negative</w:t>
      </w:r>
      <w:r>
        <w:t xml:space="preserve">. Nilai </w:t>
      </w:r>
      <w:r>
        <w:rPr>
          <w:i/>
          <w:iCs/>
        </w:rPr>
        <w:t xml:space="preserve">false positive </w:t>
      </w:r>
      <w:r>
        <w:t xml:space="preserve">untuk kelas A bernilai 7. Untuk kelas pala B dari 30 </w:t>
      </w:r>
      <w:r>
        <w:lastRenderedPageBreak/>
        <w:t xml:space="preserve">data, 23 di antaranya di prediksi dengan tepat dan 7 data sisanya salah prediksi maka nilai ini disebut </w:t>
      </w:r>
      <w:r>
        <w:rPr>
          <w:i/>
          <w:iCs/>
        </w:rPr>
        <w:t>false negative</w:t>
      </w:r>
      <w:r>
        <w:t xml:space="preserve">. Nilai </w:t>
      </w:r>
      <w:r>
        <w:rPr>
          <w:i/>
          <w:iCs/>
        </w:rPr>
        <w:t xml:space="preserve">false positive </w:t>
      </w:r>
      <w:r>
        <w:t xml:space="preserve">untuk kelas B bernilai 16. Untuk kelas Pala C dari 30 data, 26 di antaranya di prediksi dengan tepat dan 4 data sisanya salah prediksi maka nilai ini disebut </w:t>
      </w:r>
      <w:r>
        <w:rPr>
          <w:i/>
          <w:iCs/>
        </w:rPr>
        <w:t>false negative</w:t>
      </w:r>
      <w:r>
        <w:t xml:space="preserve">. Nilai </w:t>
      </w:r>
      <w:r>
        <w:rPr>
          <w:i/>
          <w:iCs/>
        </w:rPr>
        <w:t xml:space="preserve">false positive </w:t>
      </w:r>
      <w:r>
        <w:t>untuk kelas C berjumlah 0.</w:t>
      </w:r>
    </w:p>
    <w:p w14:paraId="6D029BC5" w14:textId="004E6BEB" w:rsidR="000E3EB7" w:rsidRPr="000E3EB7" w:rsidRDefault="00843279" w:rsidP="000E3EB7">
      <w:pPr>
        <w:ind w:firstLine="142"/>
        <w:jc w:val="both"/>
        <w:rPr>
          <w:i/>
          <w:iCs/>
        </w:rPr>
      </w:pPr>
      <w:r>
        <w:rPr>
          <w:iCs/>
        </w:rPr>
        <w:t xml:space="preserve">Tabel 4.6 merupakan tabel perhitungan </w:t>
      </w:r>
      <w:r>
        <w:rPr>
          <w:i/>
        </w:rPr>
        <w:t xml:space="preserve">recall, precision </w:t>
      </w:r>
      <w:r>
        <w:rPr>
          <w:iCs/>
        </w:rPr>
        <w:t xml:space="preserve">dan akurasi untuk tiap model. Pada tabel 4.6 menunjukan model-4 menghasilkan nilai yang tinggi pada nilai akurasi, nilai </w:t>
      </w:r>
      <w:r>
        <w:rPr>
          <w:i/>
        </w:rPr>
        <w:t>precision</w:t>
      </w:r>
      <w:r>
        <w:rPr>
          <w:iCs/>
        </w:rPr>
        <w:t xml:space="preserve">, dan nilai </w:t>
      </w:r>
      <w:r>
        <w:rPr>
          <w:i/>
        </w:rPr>
        <w:t>recall.</w:t>
      </w:r>
    </w:p>
    <w:p w14:paraId="571660C6" w14:textId="567EAB92" w:rsidR="00AC3CE6" w:rsidRDefault="00AC3CE6" w:rsidP="00AC3CE6">
      <w:pPr>
        <w:pStyle w:val="Heading1"/>
        <w:rPr>
          <w:lang w:val="id-ID"/>
        </w:rPr>
      </w:pPr>
      <w:r>
        <w:rPr>
          <w:lang w:val="id-ID"/>
        </w:rPr>
        <w:t xml:space="preserve">Kesimpulan </w:t>
      </w:r>
      <w:r w:rsidR="00F06576">
        <w:rPr>
          <w:lang w:val="id-ID"/>
        </w:rPr>
        <w:t>dan Saran</w:t>
      </w:r>
    </w:p>
    <w:p w14:paraId="00C26976" w14:textId="531CDA7F" w:rsidR="003C5A28" w:rsidRDefault="003C5A28" w:rsidP="003C5A28">
      <w:pPr>
        <w:pStyle w:val="Heading2"/>
      </w:pPr>
      <w:r>
        <w:t>Kesimpulan</w:t>
      </w:r>
    </w:p>
    <w:p w14:paraId="3D6F9BDE" w14:textId="2E58A020" w:rsidR="003C5A28" w:rsidRPr="003C5A28" w:rsidRDefault="003C5A28" w:rsidP="00DD3D04">
      <w:pPr>
        <w:ind w:firstLine="142"/>
        <w:jc w:val="both"/>
        <w:rPr>
          <w:bCs/>
          <w:lang w:val="id-ID"/>
        </w:rPr>
      </w:pPr>
      <w:r w:rsidRPr="003C5A28">
        <w:rPr>
          <w:bCs/>
        </w:rPr>
        <w:t xml:space="preserve">Setelah </w:t>
      </w:r>
      <w:r w:rsidR="00DD3D04">
        <w:rPr>
          <w:bCs/>
        </w:rPr>
        <w:t xml:space="preserve">melakukan penelitian di mulai dari proses </w:t>
      </w:r>
      <w:r w:rsidR="00DD3D04">
        <w:rPr>
          <w:bCs/>
          <w:i/>
          <w:iCs/>
        </w:rPr>
        <w:t>training</w:t>
      </w:r>
      <w:r w:rsidR="00DD3D04">
        <w:rPr>
          <w:bCs/>
        </w:rPr>
        <w:t>, deteksi objek hingga proses prediksi maka dapat menarik kesimpulan</w:t>
      </w:r>
      <w:r w:rsidRPr="003C5A28">
        <w:rPr>
          <w:bCs/>
          <w:lang w:val="id-ID"/>
        </w:rPr>
        <w:t>:</w:t>
      </w:r>
    </w:p>
    <w:p w14:paraId="7DBB7354" w14:textId="58B7B8D3" w:rsidR="003C5A28" w:rsidRPr="003C5A28" w:rsidRDefault="00CA69AA" w:rsidP="00DD3D04">
      <w:pPr>
        <w:numPr>
          <w:ilvl w:val="0"/>
          <w:numId w:val="25"/>
        </w:numPr>
        <w:jc w:val="both"/>
        <w:rPr>
          <w:bCs/>
        </w:rPr>
      </w:pPr>
      <w:r>
        <w:rPr>
          <w:bCs/>
        </w:rPr>
        <w:t xml:space="preserve">Model CNN mampu mengklasifikasi citra dan memiliki hasil yang baik. Pengujian dilakukan menggunakan tiga model yang berbeda. Berdasarkan </w:t>
      </w:r>
      <w:r>
        <w:rPr>
          <w:bCs/>
          <w:i/>
          <w:iCs/>
        </w:rPr>
        <w:t xml:space="preserve">confusion marix, </w:t>
      </w:r>
      <w:r w:rsidRPr="00DD3D04">
        <w:rPr>
          <w:bCs/>
        </w:rPr>
        <w:t>hasil klasifikasi bij</w:t>
      </w:r>
      <w:r>
        <w:rPr>
          <w:bCs/>
        </w:rPr>
        <w:t xml:space="preserve">i pala menggunakan model-3 menghasilkan nilai </w:t>
      </w:r>
      <w:r>
        <w:rPr>
          <w:bCs/>
          <w:i/>
          <w:iCs/>
        </w:rPr>
        <w:t>precision</w:t>
      </w:r>
      <w:r w:rsidR="00857C0D">
        <w:rPr>
          <w:bCs/>
          <w:i/>
          <w:iCs/>
        </w:rPr>
        <w:t xml:space="preserve"> </w:t>
      </w:r>
      <w:r w:rsidR="00857C0D">
        <w:rPr>
          <w:bCs/>
        </w:rPr>
        <w:t>82%</w:t>
      </w:r>
      <w:r>
        <w:rPr>
          <w:bCs/>
          <w:i/>
          <w:iCs/>
        </w:rPr>
        <w:t>, recall</w:t>
      </w:r>
      <w:r w:rsidR="00857C0D">
        <w:rPr>
          <w:bCs/>
          <w:i/>
          <w:iCs/>
        </w:rPr>
        <w:t xml:space="preserve"> </w:t>
      </w:r>
      <w:r w:rsidR="00857C0D">
        <w:rPr>
          <w:bCs/>
        </w:rPr>
        <w:t>81%</w:t>
      </w:r>
      <w:r>
        <w:rPr>
          <w:bCs/>
          <w:i/>
          <w:iCs/>
        </w:rPr>
        <w:t xml:space="preserve">, </w:t>
      </w:r>
      <w:r>
        <w:rPr>
          <w:bCs/>
        </w:rPr>
        <w:t xml:space="preserve">dan akurasi </w:t>
      </w:r>
      <w:r w:rsidR="00857C0D">
        <w:rPr>
          <w:bCs/>
        </w:rPr>
        <w:t xml:space="preserve">81,11%. Nilai ini merupakan nilai yang paling tinggi </w:t>
      </w:r>
      <w:r>
        <w:rPr>
          <w:bCs/>
        </w:rPr>
        <w:t>dibandingkan dengan model-1 dan model-2</w:t>
      </w:r>
      <w:r w:rsidR="00CB1B58">
        <w:rPr>
          <w:bCs/>
        </w:rPr>
        <w:t>.</w:t>
      </w:r>
    </w:p>
    <w:p w14:paraId="1B445BFF" w14:textId="79983C8C" w:rsidR="003C5A28" w:rsidRPr="003C5A28" w:rsidRDefault="00DD3D04" w:rsidP="00DD3D04">
      <w:pPr>
        <w:numPr>
          <w:ilvl w:val="0"/>
          <w:numId w:val="25"/>
        </w:numPr>
        <w:jc w:val="both"/>
        <w:rPr>
          <w:bCs/>
        </w:rPr>
      </w:pPr>
      <w:r>
        <w:rPr>
          <w:bCs/>
        </w:rPr>
        <w:t xml:space="preserve">Deteksi objek yang ada pada proses </w:t>
      </w:r>
      <w:r>
        <w:rPr>
          <w:bCs/>
          <w:i/>
          <w:iCs/>
        </w:rPr>
        <w:t xml:space="preserve">preprocessing </w:t>
      </w:r>
      <w:r>
        <w:rPr>
          <w:bCs/>
        </w:rPr>
        <w:t>mendeteksi semua objek yang ada pada citra. Faktor yang mempengaruhi sistem untuk mendektesi objek adalah jarak antar objek dan warna latar dari objek. Dan juga ada beberapa faktor lain yang mempengaruhi deteksi objek yaitu intensitas cahaya dan juga bayangan dari objek. Jika ada objek lain selain biji pala yang ada pada citra, maka sistem akan menambahkan objek itu sebagai objek pala</w:t>
      </w:r>
      <w:r w:rsidR="003C5A28" w:rsidRPr="003C5A28">
        <w:rPr>
          <w:bCs/>
          <w:lang w:val="id-ID"/>
        </w:rPr>
        <w:t>.</w:t>
      </w:r>
    </w:p>
    <w:p w14:paraId="288A107E" w14:textId="2D6AD694" w:rsidR="003C5A28" w:rsidRPr="003C5A28" w:rsidRDefault="00E942EC" w:rsidP="00CA69AA">
      <w:pPr>
        <w:ind w:left="720"/>
        <w:jc w:val="both"/>
        <w:rPr>
          <w:bCs/>
        </w:rPr>
      </w:pPr>
      <w:r>
        <w:rPr>
          <w:bCs/>
        </w:rPr>
        <w:t xml:space="preserve"> </w:t>
      </w:r>
    </w:p>
    <w:p w14:paraId="39BE71CD" w14:textId="4AF5DC81" w:rsidR="003C5A28" w:rsidRDefault="003C5A28" w:rsidP="00DD3D04">
      <w:pPr>
        <w:pStyle w:val="Heading2"/>
        <w:jc w:val="both"/>
      </w:pPr>
      <w:r>
        <w:t>Saran</w:t>
      </w:r>
    </w:p>
    <w:p w14:paraId="7F5493F4" w14:textId="0D6F5A21" w:rsidR="003C5A28" w:rsidRPr="003C5A28" w:rsidRDefault="00FC144F" w:rsidP="00FC144F">
      <w:pPr>
        <w:ind w:firstLine="142"/>
        <w:jc w:val="both"/>
        <w:rPr>
          <w:bCs/>
        </w:rPr>
      </w:pPr>
      <w:r>
        <w:rPr>
          <w:bCs/>
        </w:rPr>
        <w:t xml:space="preserve">Setelah melakukan penelitian yang meliputi pembuatan model, deteksi objek dan proses prediksi, tentunya masih banyak hal yang perlu dikaju lebih </w:t>
      </w:r>
      <w:r w:rsidR="00D272A5">
        <w:rPr>
          <w:bCs/>
        </w:rPr>
        <w:t>dalam agar penelitian ini menjadi lebih baik. Saran untuk pengembangan yang lebih lanjut adalah</w:t>
      </w:r>
      <w:r w:rsidR="003C5A28" w:rsidRPr="003C5A28">
        <w:rPr>
          <w:bCs/>
        </w:rPr>
        <w:t>:</w:t>
      </w:r>
    </w:p>
    <w:p w14:paraId="6ABCEAF4" w14:textId="3D67EFD1" w:rsidR="003C5A28" w:rsidRPr="003C5A28" w:rsidRDefault="00D272A5" w:rsidP="00DD3D04">
      <w:pPr>
        <w:numPr>
          <w:ilvl w:val="0"/>
          <w:numId w:val="26"/>
        </w:numPr>
        <w:jc w:val="both"/>
        <w:rPr>
          <w:bCs/>
        </w:rPr>
      </w:pPr>
      <w:r>
        <w:rPr>
          <w:bCs/>
        </w:rPr>
        <w:t xml:space="preserve">Penelitian selanjutnya dapat membuat model yang terbaik dengan memperhatikan tingkat akurasi dan nilai </w:t>
      </w:r>
      <w:r>
        <w:rPr>
          <w:bCs/>
          <w:i/>
          <w:iCs/>
        </w:rPr>
        <w:t xml:space="preserve">loss. </w:t>
      </w:r>
    </w:p>
    <w:p w14:paraId="6C8E8175" w14:textId="09938B6F" w:rsidR="003C5A28" w:rsidRPr="003C5A28" w:rsidRDefault="00D272A5" w:rsidP="00DD3D04">
      <w:pPr>
        <w:numPr>
          <w:ilvl w:val="0"/>
          <w:numId w:val="26"/>
        </w:numPr>
        <w:jc w:val="both"/>
        <w:rPr>
          <w:bCs/>
        </w:rPr>
      </w:pPr>
      <w:r>
        <w:rPr>
          <w:bCs/>
        </w:rPr>
        <w:t>Untuk proses deteksi objek bisa meningkatkat tingkat pendeteksian objek yang akan di deteksi sampai ke tingkat klasifikasi objek sehingga data yang akan di prediksi menghasilkan kualitas yang lebih baik</w:t>
      </w:r>
    </w:p>
    <w:p w14:paraId="20EECBED" w14:textId="41FC3CE5" w:rsidR="004F6C0A" w:rsidRPr="001D453B" w:rsidRDefault="004F6C0A" w:rsidP="004F6C0A">
      <w:pPr>
        <w:pStyle w:val="Heading1"/>
      </w:pPr>
      <w:r>
        <w:rPr>
          <w:lang w:val="id-ID"/>
        </w:rPr>
        <w:t>Kutipan</w:t>
      </w:r>
      <w:r w:rsidR="001D43AF">
        <w:t xml:space="preserve"> </w:t>
      </w:r>
    </w:p>
    <w:p w14:paraId="173F99A6" w14:textId="754A475A" w:rsidR="003C5A28" w:rsidRPr="00FD7946" w:rsidRDefault="003C5A28" w:rsidP="00A64D81">
      <w:pPr>
        <w:adjustRightInd w:val="0"/>
        <w:ind w:left="640" w:hanging="640"/>
        <w:jc w:val="both"/>
        <w:rPr>
          <w:noProof/>
        </w:rPr>
      </w:pPr>
      <w:r w:rsidRPr="00FD7946">
        <w:fldChar w:fldCharType="begin" w:fldLock="1"/>
      </w:r>
      <w:r w:rsidRPr="00FD7946">
        <w:instrText xml:space="preserve">ADDIN Mendeley Bibliography CSL_BIBLIOGRAPHY </w:instrText>
      </w:r>
      <w:r w:rsidRPr="00FD7946">
        <w:fldChar w:fldCharType="separate"/>
      </w:r>
      <w:r w:rsidRPr="00FD7946">
        <w:rPr>
          <w:noProof/>
        </w:rPr>
        <w:t>[1]</w:t>
      </w:r>
      <w:r w:rsidRPr="00FD7946">
        <w:rPr>
          <w:noProof/>
        </w:rPr>
        <w:tab/>
      </w:r>
      <w:r w:rsidR="00A64D81">
        <w:rPr>
          <w:noProof/>
        </w:rPr>
        <w:t xml:space="preserve">Tarkus Exel, Sompie S.RU.A, Jacobus A. "Implementasi Recurrent Network pada Pengklasifikasian Kualitas Telur Puyuh" </w:t>
      </w:r>
      <w:r w:rsidR="00A64D81" w:rsidRPr="008F6FF6">
        <w:rPr>
          <w:i/>
          <w:iCs/>
          <w:noProof/>
        </w:rPr>
        <w:t>J. Tek Inform</w:t>
      </w:r>
      <w:r w:rsidR="00A64D81" w:rsidRPr="00FD7946">
        <w:rPr>
          <w:noProof/>
        </w:rPr>
        <w:t>.</w:t>
      </w:r>
      <w:r w:rsidR="00A64D81">
        <w:rPr>
          <w:noProof/>
        </w:rPr>
        <w:t>, vol. 25, No.2.</w:t>
      </w:r>
    </w:p>
    <w:p w14:paraId="7DF63EBB" w14:textId="461BD519" w:rsidR="003C5A28" w:rsidRPr="00FD7946" w:rsidRDefault="003C5A28" w:rsidP="003C5A28">
      <w:pPr>
        <w:adjustRightInd w:val="0"/>
        <w:ind w:left="640" w:hanging="640"/>
        <w:jc w:val="both"/>
        <w:rPr>
          <w:noProof/>
        </w:rPr>
      </w:pPr>
      <w:r w:rsidRPr="00FD7946">
        <w:rPr>
          <w:noProof/>
        </w:rPr>
        <w:t>[2]</w:t>
      </w:r>
      <w:r w:rsidRPr="00FD7946">
        <w:rPr>
          <w:noProof/>
        </w:rPr>
        <w:tab/>
      </w:r>
      <w:r w:rsidR="00A64D81">
        <w:rPr>
          <w:noProof/>
        </w:rPr>
        <w:t>Ahmad Abu</w:t>
      </w:r>
      <w:r w:rsidR="00A64D81" w:rsidRPr="00FD7946">
        <w:rPr>
          <w:noProof/>
        </w:rPr>
        <w:t>.</w:t>
      </w:r>
      <w:r w:rsidR="00A64D81">
        <w:rPr>
          <w:noProof/>
        </w:rPr>
        <w:t xml:space="preserve"> 2017. "Mengenal </w:t>
      </w:r>
      <w:r w:rsidR="00A64D81">
        <w:rPr>
          <w:i/>
          <w:iCs/>
          <w:noProof/>
        </w:rPr>
        <w:t>Artificial Intelligence, Machine Learning, Neural Network dan Deep Learning</w:t>
      </w:r>
      <w:r w:rsidR="00A64D81">
        <w:rPr>
          <w:noProof/>
        </w:rPr>
        <w:t>".</w:t>
      </w:r>
    </w:p>
    <w:p w14:paraId="6AD18C6F" w14:textId="1C2D5C54" w:rsidR="003C5A28" w:rsidRPr="00A64D81" w:rsidRDefault="003C5A28" w:rsidP="003C5A28">
      <w:pPr>
        <w:adjustRightInd w:val="0"/>
        <w:ind w:left="640" w:hanging="640"/>
        <w:jc w:val="both"/>
        <w:rPr>
          <w:i/>
          <w:iCs/>
          <w:noProof/>
        </w:rPr>
      </w:pPr>
      <w:r w:rsidRPr="00FD7946">
        <w:rPr>
          <w:noProof/>
        </w:rPr>
        <w:t>[3]</w:t>
      </w:r>
      <w:r w:rsidRPr="00FD7946">
        <w:rPr>
          <w:noProof/>
        </w:rPr>
        <w:tab/>
      </w:r>
      <w:r w:rsidR="00A64D81">
        <w:rPr>
          <w:noProof/>
        </w:rPr>
        <w:t xml:space="preserve">Worung Diana, Sompie S.R.U.A., Jacobus. A. "Implementasi K-Means dan K-NN pada Pengklasifikasian Citra Bunga", </w:t>
      </w:r>
      <w:r w:rsidR="00A64D81">
        <w:rPr>
          <w:i/>
          <w:iCs/>
          <w:noProof/>
        </w:rPr>
        <w:t>J. Tek Inform, vol. 15 no. 3</w:t>
      </w:r>
    </w:p>
    <w:p w14:paraId="04056BF3" w14:textId="6E312548" w:rsidR="003C5A28" w:rsidRPr="00FD7946" w:rsidRDefault="003C5A28" w:rsidP="003C5A28">
      <w:pPr>
        <w:adjustRightInd w:val="0"/>
        <w:ind w:left="640" w:hanging="640"/>
        <w:jc w:val="both"/>
        <w:rPr>
          <w:noProof/>
        </w:rPr>
      </w:pPr>
      <w:r w:rsidRPr="00FD7946">
        <w:rPr>
          <w:noProof/>
        </w:rPr>
        <w:t>[4]</w:t>
      </w:r>
      <w:r w:rsidRPr="00FD7946">
        <w:rPr>
          <w:noProof/>
        </w:rPr>
        <w:tab/>
      </w:r>
      <w:r w:rsidR="00A64D81">
        <w:rPr>
          <w:noProof/>
        </w:rPr>
        <w:t>Anonymous. 2015. "Buku Persyaratan Indikasi Geoografis Pala Siau"</w:t>
      </w:r>
    </w:p>
    <w:p w14:paraId="5F0AF2DC" w14:textId="47F778CC" w:rsidR="003C5A28" w:rsidRPr="00FD7946" w:rsidRDefault="003C5A28" w:rsidP="003C5A28">
      <w:pPr>
        <w:adjustRightInd w:val="0"/>
        <w:ind w:left="640" w:hanging="640"/>
        <w:jc w:val="both"/>
        <w:rPr>
          <w:noProof/>
        </w:rPr>
      </w:pPr>
      <w:r w:rsidRPr="00FD7946">
        <w:rPr>
          <w:noProof/>
        </w:rPr>
        <w:t>[5]</w:t>
      </w:r>
      <w:r w:rsidRPr="00FD7946">
        <w:rPr>
          <w:noProof/>
        </w:rPr>
        <w:tab/>
      </w:r>
      <w:r w:rsidR="00A64D81">
        <w:rPr>
          <w:noProof/>
        </w:rPr>
        <w:t>Arrofiqoh E.N., dan Harintaka</w:t>
      </w:r>
      <w:r w:rsidRPr="00FD7946">
        <w:rPr>
          <w:noProof/>
        </w:rPr>
        <w:t>.</w:t>
      </w:r>
      <w:r w:rsidR="00A64D81">
        <w:rPr>
          <w:noProof/>
        </w:rPr>
        <w:t xml:space="preserve"> "Implementasi Metode Convolutional Neural Network untuk Klasifikasi Tanaman pada Citra Resolusi tinggi". Vol. 24, No. 2.</w:t>
      </w:r>
    </w:p>
    <w:p w14:paraId="4213DADB" w14:textId="64AE6702" w:rsidR="003C5A28" w:rsidRPr="00FD7946" w:rsidRDefault="003C5A28" w:rsidP="003C5A28">
      <w:pPr>
        <w:adjustRightInd w:val="0"/>
        <w:ind w:left="640" w:hanging="640"/>
        <w:jc w:val="both"/>
        <w:rPr>
          <w:noProof/>
        </w:rPr>
      </w:pPr>
      <w:r w:rsidRPr="00FD7946">
        <w:rPr>
          <w:noProof/>
        </w:rPr>
        <w:t>[6]</w:t>
      </w:r>
      <w:r w:rsidRPr="00FD7946">
        <w:rPr>
          <w:noProof/>
        </w:rPr>
        <w:tab/>
      </w:r>
      <w:r w:rsidR="00A64D81">
        <w:rPr>
          <w:noProof/>
        </w:rPr>
        <w:t>Maulana F.F., dan Rochmawati N. "Klasifikasi Citra Buah menggunakan Convolutional Neural Network"</w:t>
      </w:r>
      <w:r w:rsidRPr="00FD7946">
        <w:rPr>
          <w:noProof/>
        </w:rPr>
        <w:t>.</w:t>
      </w:r>
      <w:r w:rsidR="00A64D81">
        <w:rPr>
          <w:noProof/>
        </w:rPr>
        <w:t xml:space="preserve"> Vol. 01, No. 02.</w:t>
      </w:r>
    </w:p>
    <w:p w14:paraId="0EBFE3D8" w14:textId="19D560F5" w:rsidR="003C5A28" w:rsidRPr="00FD7946" w:rsidRDefault="003C5A28" w:rsidP="003C5A28">
      <w:pPr>
        <w:adjustRightInd w:val="0"/>
        <w:ind w:left="640" w:hanging="640"/>
        <w:jc w:val="both"/>
        <w:rPr>
          <w:noProof/>
        </w:rPr>
      </w:pPr>
      <w:r w:rsidRPr="00FD7946">
        <w:rPr>
          <w:noProof/>
        </w:rPr>
        <w:t>[7]</w:t>
      </w:r>
      <w:r w:rsidRPr="00FD7946">
        <w:rPr>
          <w:noProof/>
        </w:rPr>
        <w:tab/>
      </w:r>
      <w:r w:rsidR="00A64D81">
        <w:rPr>
          <w:noProof/>
        </w:rPr>
        <w:t>Peryanto Ari, A. Yudhayana, R. Umar</w:t>
      </w:r>
      <w:r w:rsidRPr="00FD7946">
        <w:rPr>
          <w:noProof/>
        </w:rPr>
        <w:t>.</w:t>
      </w:r>
      <w:r w:rsidR="00A64D81">
        <w:rPr>
          <w:noProof/>
        </w:rPr>
        <w:t xml:space="preserve"> "Klasifikasi Citra menggunakan Convolution Neural Network dan K Fold Cross Validation". Vol 4, No. 1.</w:t>
      </w:r>
    </w:p>
    <w:p w14:paraId="6399301A" w14:textId="00AD13A4" w:rsidR="003C5A28" w:rsidRPr="006D0C67" w:rsidRDefault="003C5A28" w:rsidP="006D0C67">
      <w:pPr>
        <w:adjustRightInd w:val="0"/>
        <w:ind w:left="640" w:hanging="640"/>
        <w:jc w:val="both"/>
        <w:rPr>
          <w:rStyle w:val="Emphasis"/>
          <w:i w:val="0"/>
          <w:iCs w:val="0"/>
          <w:noProof/>
        </w:rPr>
      </w:pPr>
      <w:r w:rsidRPr="00FD7946">
        <w:rPr>
          <w:noProof/>
        </w:rPr>
        <w:t>[8]</w:t>
      </w:r>
      <w:r w:rsidRPr="00FD7946">
        <w:rPr>
          <w:noProof/>
        </w:rPr>
        <w:tab/>
      </w:r>
      <w:r w:rsidR="00330DE0">
        <w:rPr>
          <w:noProof/>
        </w:rPr>
        <w:t>I Wayan S.E.P</w:t>
      </w:r>
      <w:r w:rsidRPr="00FD7946">
        <w:rPr>
          <w:noProof/>
        </w:rPr>
        <w:t>.</w:t>
      </w:r>
      <w:r w:rsidR="00330DE0">
        <w:rPr>
          <w:noProof/>
        </w:rPr>
        <w:t xml:space="preserve"> "Klasifikasi Citra menggunakan Convolution Neural Network (CNN) pada Caltecth 101"</w:t>
      </w:r>
      <w:r w:rsidRPr="00FD7946">
        <w:rPr>
          <w:noProof/>
        </w:rPr>
        <w:t xml:space="preserve"> </w:t>
      </w:r>
    </w:p>
    <w:p w14:paraId="0720D1E0" w14:textId="06D75294" w:rsidR="00F32CB6" w:rsidRDefault="003C5A28" w:rsidP="003C5A28">
      <w:pPr>
        <w:pStyle w:val="References"/>
        <w:numPr>
          <w:ilvl w:val="0"/>
          <w:numId w:val="0"/>
        </w:numPr>
        <w:autoSpaceDE/>
        <w:autoSpaceDN/>
        <w:ind w:left="360" w:hanging="360"/>
        <w:rPr>
          <w:rFonts w:ascii="TimesNewRomanPSMT" w:hAnsi="TimesNewRomanPSMT" w:cs="TimesNewRomanPSMT"/>
          <w:lang w:val="id-ID"/>
        </w:rPr>
      </w:pPr>
      <w:r w:rsidRPr="00FD7946">
        <w:fldChar w:fldCharType="end"/>
      </w:r>
    </w:p>
    <w:p w14:paraId="7ED6F4E4" w14:textId="7F1B85CF" w:rsidR="003C5A28" w:rsidRPr="0014008C" w:rsidRDefault="00F8628A" w:rsidP="00E942EC">
      <w:pPr>
        <w:pStyle w:val="BodyText"/>
        <w:spacing w:before="137"/>
        <w:ind w:left="142" w:right="38"/>
        <w:jc w:val="both"/>
      </w:pPr>
      <w:r>
        <w:rPr>
          <w:b/>
          <w:noProof/>
        </w:rPr>
        <w:drawing>
          <wp:anchor distT="0" distB="0" distL="114300" distR="114300" simplePos="0" relativeHeight="251662336" behindDoc="1" locked="0" layoutInCell="1" allowOverlap="1" wp14:anchorId="177DCEF5" wp14:editId="7A23FB0B">
            <wp:simplePos x="0" y="0"/>
            <wp:positionH relativeFrom="column">
              <wp:posOffset>116840</wp:posOffset>
            </wp:positionH>
            <wp:positionV relativeFrom="paragraph">
              <wp:posOffset>140639</wp:posOffset>
            </wp:positionV>
            <wp:extent cx="1071880" cy="1417320"/>
            <wp:effectExtent l="0" t="0" r="0" b="0"/>
            <wp:wrapTight wrapText="bothSides">
              <wp:wrapPolygon edited="0">
                <wp:start x="0" y="0"/>
                <wp:lineTo x="0" y="21194"/>
                <wp:lineTo x="21114" y="21194"/>
                <wp:lineTo x="21114" y="0"/>
                <wp:lineTo x="0" y="0"/>
              </wp:wrapPolygon>
            </wp:wrapTight>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071880" cy="14173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42EC">
        <w:rPr>
          <w:b/>
        </w:rPr>
        <w:t>Brando Margendy Bogar</w:t>
      </w:r>
      <w:r w:rsidR="003C5A28">
        <w:t xml:space="preserve">, Lahir pada tanggal </w:t>
      </w:r>
      <w:r w:rsidR="00E942EC">
        <w:t>10 Oktober</w:t>
      </w:r>
      <w:r w:rsidR="003C5A28">
        <w:t xml:space="preserve"> 199</w:t>
      </w:r>
      <w:r w:rsidR="00E942EC">
        <w:t>7</w:t>
      </w:r>
      <w:r w:rsidR="003C5A28">
        <w:t xml:space="preserve"> di Tahuna, Sulawesi Utara. Penulis merupakan anak ke-3 dari </w:t>
      </w:r>
      <w:r w:rsidR="00E942EC">
        <w:t>4</w:t>
      </w:r>
      <w:r w:rsidR="003C5A28">
        <w:t xml:space="preserve"> bersaudara. Penulis mulai menempuh Pendidikan di </w:t>
      </w:r>
      <w:r w:rsidR="00E942EC">
        <w:t>dua sekolah dasar. Tahun 2003-2007 di SDN 1 Tahuna</w:t>
      </w:r>
      <w:r w:rsidR="003C5A28">
        <w:t>.</w:t>
      </w:r>
      <w:r w:rsidR="00E942EC">
        <w:t xml:space="preserve"> Dan pada tahun 2008-2009 di SD Inpress Akesimbeka. </w:t>
      </w:r>
      <w:r w:rsidR="003C5A28">
        <w:t>Kemudian Penulis melanjutkan Pendidikan ke SMP Negeri 1 Siau Timur (2009-2012). Setelah itu Penulis melanjutkan ke SMA Negeri 1 Siau Timur (2012- 2015). Penulis kemudian melanjutkan studi ke Perguruan Tinggi yang ada di Manado pada tahun 2015 yaitu Universitas Sam Ratulangi Manado dengan mengambil Program Studi S-1 Teknik Informatika di Jurusan Elektro Fakultas Teknik. Pada tahun 2020 Penulis membuat Skripsi untuk memenuhi syarat meraih    gelar    Sarjana (S1)    dengan    penelitian</w:t>
      </w:r>
      <w:r w:rsidR="003C5A28">
        <w:rPr>
          <w:spacing w:val="49"/>
        </w:rPr>
        <w:t xml:space="preserve"> </w:t>
      </w:r>
      <w:r w:rsidR="003C5A28">
        <w:t xml:space="preserve">berjudul </w:t>
      </w:r>
      <w:r w:rsidR="00E942EC">
        <w:t>Pengolahan Citra untuk Pengklasifikasian Biji Pala</w:t>
      </w:r>
      <w:r w:rsidR="003C5A28">
        <w:t xml:space="preserve">. Pembuatan Skripsi ini dibimbing oleh dua Dosen Pembimbing, yaitu </w:t>
      </w:r>
      <w:r w:rsidR="00E942EC">
        <w:t>Ir. Arie. S.M. Lumenta, ST., MT.</w:t>
      </w:r>
      <w:r w:rsidR="003C5A28">
        <w:t xml:space="preserve"> dan </w:t>
      </w:r>
      <w:r w:rsidR="00E942EC">
        <w:t>Agustinus Jacobus</w:t>
      </w:r>
      <w:r>
        <w:t>, ST</w:t>
      </w:r>
      <w:r w:rsidR="00E942EC">
        <w:t>.</w:t>
      </w:r>
      <w:r>
        <w:t>,</w:t>
      </w:r>
      <w:r w:rsidR="00E942EC">
        <w:t xml:space="preserve"> M.Cs</w:t>
      </w:r>
      <w:r w:rsidR="003C5A28">
        <w:t>. Setelah menyelesaikan Skripsi dengan baik penulis resmi Lulus di Teknik Informatika Universitas Sam Ratulangi</w:t>
      </w:r>
      <w:r w:rsidR="003C5A28">
        <w:rPr>
          <w:spacing w:val="-2"/>
        </w:rPr>
        <w:t xml:space="preserve"> </w:t>
      </w:r>
      <w:r w:rsidR="003C5A28">
        <w:t>Manado.</w:t>
      </w:r>
    </w:p>
    <w:p w14:paraId="5AEEE124" w14:textId="77777777" w:rsidR="003B69F2" w:rsidRDefault="003B69F2" w:rsidP="003B69F2">
      <w:pPr>
        <w:pStyle w:val="FigureCaption"/>
        <w:rPr>
          <w:sz w:val="20"/>
          <w:szCs w:val="20"/>
        </w:rPr>
      </w:pPr>
    </w:p>
    <w:sectPr w:rsidR="003B69F2" w:rsidSect="008B1C2C">
      <w:headerReference w:type="even" r:id="rId26"/>
      <w:headerReference w:type="default" r:id="rId27"/>
      <w:type w:val="continuous"/>
      <w:pgSz w:w="12240" w:h="15840" w:code="1"/>
      <w:pgMar w:top="1008" w:right="936" w:bottom="1008" w:left="936" w:header="432" w:footer="432" w:gutter="0"/>
      <w:cols w:num="2" w:space="28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CE388" w14:textId="77777777" w:rsidR="00B3491F" w:rsidRDefault="00B3491F">
      <w:r>
        <w:separator/>
      </w:r>
    </w:p>
  </w:endnote>
  <w:endnote w:type="continuationSeparator" w:id="0">
    <w:p w14:paraId="5FF27128" w14:textId="77777777" w:rsidR="00B3491F" w:rsidRDefault="00B34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Baskerville Old Face"/>
    <w:charset w:val="00"/>
    <w:family w:val="roman"/>
    <w:pitch w:val="variable"/>
    <w:sig w:usb0="80000067" w:usb1="02000000"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93F3A" w14:textId="77777777" w:rsidR="00B3491F" w:rsidRDefault="00B3491F"/>
  </w:footnote>
  <w:footnote w:type="continuationSeparator" w:id="0">
    <w:p w14:paraId="534D1A49" w14:textId="77777777" w:rsidR="00B3491F" w:rsidRDefault="00B349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11063" w14:textId="76FA4F5B" w:rsidR="002B525E" w:rsidRPr="00036740" w:rsidRDefault="002B525E" w:rsidP="00D60A0A">
    <w:pPr>
      <w:pStyle w:val="Header"/>
      <w:tabs>
        <w:tab w:val="clear" w:pos="8640"/>
        <w:tab w:val="right" w:pos="6379"/>
      </w:tabs>
      <w:jc w:val="right"/>
    </w:pPr>
    <w:r>
      <w:fldChar w:fldCharType="begin"/>
    </w:r>
    <w:r>
      <w:instrText xml:space="preserve"> PAGE   \* MERGEFORMAT </w:instrText>
    </w:r>
    <w:r>
      <w:fldChar w:fldCharType="separate"/>
    </w:r>
    <w:r>
      <w:rPr>
        <w:noProof/>
      </w:rPr>
      <w:t>4</w:t>
    </w:r>
    <w:r>
      <w:fldChar w:fldCharType="end"/>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sidR="00CB33B8">
      <w:t>Brando Margendy Bogar</w:t>
    </w:r>
    <w:r>
      <w:rPr>
        <w:lang w:val="id-ID"/>
      </w:rPr>
      <w:t xml:space="preserve"> – </w:t>
    </w:r>
    <w:r w:rsidR="00CB33B8">
      <w:t>Pengolahan Citra untuk Pengklasifikasian Biji Pala</w:t>
    </w:r>
  </w:p>
  <w:p w14:paraId="538EAE55" w14:textId="77777777" w:rsidR="002B525E" w:rsidRDefault="002B52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2D9B9" w14:textId="77777777" w:rsidR="002B525E" w:rsidRPr="00DB6AAD" w:rsidRDefault="002B525E">
    <w:pPr>
      <w:framePr w:wrap="auto" w:vAnchor="text" w:hAnchor="margin" w:xAlign="right" w:y="1"/>
      <w:rPr>
        <w:sz w:val="18"/>
        <w:szCs w:val="18"/>
      </w:rPr>
    </w:pPr>
    <w:r w:rsidRPr="00DB6AAD">
      <w:rPr>
        <w:sz w:val="18"/>
        <w:szCs w:val="18"/>
      </w:rPr>
      <w:fldChar w:fldCharType="begin"/>
    </w:r>
    <w:r w:rsidRPr="00DB6AAD">
      <w:rPr>
        <w:sz w:val="18"/>
        <w:szCs w:val="18"/>
      </w:rPr>
      <w:instrText xml:space="preserve">PAGE  </w:instrText>
    </w:r>
    <w:r w:rsidRPr="00DB6AAD">
      <w:rPr>
        <w:sz w:val="18"/>
        <w:szCs w:val="18"/>
      </w:rPr>
      <w:fldChar w:fldCharType="separate"/>
    </w:r>
    <w:r w:rsidRPr="00DB6AAD">
      <w:rPr>
        <w:noProof/>
        <w:sz w:val="18"/>
        <w:szCs w:val="18"/>
      </w:rPr>
      <w:t>1</w:t>
    </w:r>
    <w:r w:rsidRPr="00DB6AAD">
      <w:rPr>
        <w:sz w:val="18"/>
        <w:szCs w:val="18"/>
      </w:rPr>
      <w:fldChar w:fldCharType="end"/>
    </w:r>
  </w:p>
  <w:p w14:paraId="4AB7388B" w14:textId="2553B0F1" w:rsidR="002B525E" w:rsidRPr="00DB6AAD" w:rsidRDefault="002B525E" w:rsidP="00AD37AB">
    <w:pPr>
      <w:pStyle w:val="Default"/>
      <w:rPr>
        <w:sz w:val="18"/>
        <w:szCs w:val="18"/>
      </w:rPr>
    </w:pPr>
    <w:r w:rsidRPr="00DB6AAD">
      <w:rPr>
        <w:sz w:val="18"/>
        <w:szCs w:val="18"/>
        <w:lang w:val="id-ID"/>
      </w:rPr>
      <w:t>Ju</w:t>
    </w:r>
    <w:r w:rsidRPr="00DB6AAD">
      <w:rPr>
        <w:sz w:val="18"/>
        <w:szCs w:val="18"/>
      </w:rPr>
      <w:t xml:space="preserve">rnal Teknik Informatika vol </w:t>
    </w:r>
    <w:r w:rsidR="000F5016">
      <w:rPr>
        <w:sz w:val="18"/>
        <w:szCs w:val="18"/>
      </w:rPr>
      <w:t>?</w:t>
    </w:r>
    <w:r w:rsidRPr="00DB6AAD">
      <w:rPr>
        <w:sz w:val="18"/>
        <w:szCs w:val="18"/>
      </w:rPr>
      <w:t xml:space="preserve"> no </w:t>
    </w:r>
    <w:r w:rsidR="000F5016">
      <w:rPr>
        <w:sz w:val="18"/>
        <w:szCs w:val="18"/>
      </w:rPr>
      <w:t xml:space="preserve">? </w:t>
    </w:r>
    <w:r w:rsidRPr="00392D9E">
      <w:rPr>
        <w:sz w:val="18"/>
        <w:szCs w:val="18"/>
      </w:rPr>
      <w:t>month year,  p</w:t>
    </w:r>
    <w:r>
      <w:rPr>
        <w:sz w:val="18"/>
        <w:szCs w:val="18"/>
      </w:rPr>
      <w:t>p</w:t>
    </w:r>
    <w:r w:rsidRPr="00392D9E">
      <w:rPr>
        <w:sz w:val="18"/>
        <w:szCs w:val="18"/>
      </w:rPr>
      <w:t xml:space="preserve">. </w:t>
    </w:r>
    <w:r w:rsidR="000F5016">
      <w:rPr>
        <w:sz w:val="18"/>
        <w:szCs w:val="18"/>
      </w:rPr>
      <w:t>?-?</w:t>
    </w:r>
  </w:p>
  <w:p w14:paraId="7200F805" w14:textId="1AEE2BE1" w:rsidR="002B525E" w:rsidRPr="00DB6AAD" w:rsidRDefault="002B525E" w:rsidP="00AD37AB">
    <w:pPr>
      <w:pStyle w:val="Default"/>
      <w:rPr>
        <w:sz w:val="18"/>
        <w:szCs w:val="18"/>
      </w:rPr>
    </w:pPr>
    <w:r w:rsidRPr="00DB6AAD">
      <w:rPr>
        <w:sz w:val="18"/>
        <w:szCs w:val="18"/>
      </w:rPr>
      <w:t>p-</w:t>
    </w:r>
    <w:r w:rsidRPr="00574110">
      <w:rPr>
        <w:sz w:val="18"/>
        <w:szCs w:val="18"/>
      </w:rPr>
      <w:t>ISSN</w:t>
    </w:r>
    <w:r w:rsidRPr="00DB6AAD">
      <w:rPr>
        <w:sz w:val="18"/>
        <w:szCs w:val="18"/>
      </w:rPr>
      <w:t xml:space="preserve">: </w:t>
    </w:r>
    <w:hyperlink r:id="rId1" w:history="1">
      <w:r w:rsidR="000F5016" w:rsidRPr="008A46A0">
        <w:rPr>
          <w:rStyle w:val="Hyperlink"/>
          <w:sz w:val="18"/>
          <w:szCs w:val="18"/>
          <w:shd w:val="clear" w:color="auto" w:fill="FFFFFF"/>
        </w:rPr>
        <w:t>2301-8364</w:t>
      </w:r>
    </w:hyperlink>
    <w:r w:rsidRPr="00DB6AAD">
      <w:rPr>
        <w:sz w:val="18"/>
        <w:szCs w:val="18"/>
      </w:rPr>
      <w:t>, e-ISSN :</w:t>
    </w:r>
    <w:r w:rsidRPr="00DB6AAD">
      <w:rPr>
        <w:rFonts w:ascii="Helvetica" w:hAnsi="Helvetica"/>
        <w:sz w:val="18"/>
        <w:szCs w:val="18"/>
        <w:shd w:val="clear" w:color="auto" w:fill="FFFFFF"/>
      </w:rPr>
      <w:t xml:space="preserve"> </w:t>
    </w:r>
    <w:r w:rsidR="000F5016" w:rsidRPr="000F5016">
      <w:rPr>
        <w:sz w:val="18"/>
        <w:szCs w:val="18"/>
        <w:shd w:val="clear" w:color="auto" w:fill="FFFFFF"/>
      </w:rPr>
      <w:t>x</w:t>
    </w:r>
    <w:r w:rsidR="000F5016">
      <w:rPr>
        <w:rStyle w:val="Hyperlink"/>
        <w:sz w:val="18"/>
        <w:szCs w:val="18"/>
        <w:shd w:val="clear" w:color="auto" w:fill="FFFFFF"/>
      </w:rPr>
      <w:t>2685-6131</w:t>
    </w:r>
    <w:r w:rsidRPr="00DB6AAD">
      <w:rPr>
        <w:sz w:val="18"/>
        <w:szCs w:val="18"/>
        <w:shd w:val="clear" w:color="auto" w:fill="FFFFFF"/>
      </w:rPr>
      <w:t xml:space="preserve"> ,</w:t>
    </w:r>
    <w:r>
      <w:rPr>
        <w:sz w:val="18"/>
        <w:szCs w:val="18"/>
        <w:shd w:val="clear" w:color="auto" w:fill="FFFFFF"/>
      </w:rPr>
      <w:t xml:space="preserve"> </w:t>
    </w:r>
    <w:r w:rsidRPr="00392D9E">
      <w:rPr>
        <w:sz w:val="18"/>
        <w:szCs w:val="18"/>
        <w:shd w:val="clear" w:color="auto" w:fill="FFFFFF"/>
      </w:rPr>
      <w:t>available at :</w:t>
    </w:r>
    <w:r w:rsidRPr="00392D9E">
      <w:rPr>
        <w:sz w:val="18"/>
        <w:szCs w:val="18"/>
      </w:rPr>
      <w:t xml:space="preserve"> </w:t>
    </w:r>
    <w:hyperlink r:id="rId2" w:history="1">
      <w:r w:rsidRPr="00DB6AAD">
        <w:rPr>
          <w:rStyle w:val="Hyperlink"/>
          <w:sz w:val="18"/>
          <w:szCs w:val="18"/>
        </w:rPr>
        <w:t>https://ejournal.unsrat.ac.id/index.php/informatika</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E5E291B6"/>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1842" w:firstLine="0"/>
      </w:pPr>
      <w:rPr>
        <w:rFonts w:hint="default"/>
      </w:rPr>
    </w:lvl>
    <w:lvl w:ilvl="2">
      <w:start w:val="1"/>
      <w:numFmt w:val="decimal"/>
      <w:pStyle w:val="Heading3"/>
      <w:lvlText w:val="%3)"/>
      <w:lvlJc w:val="left"/>
      <w:pPr>
        <w:ind w:left="0" w:firstLine="0"/>
      </w:pPr>
      <w:rPr>
        <w:rFonts w:hint="default"/>
        <w:i w:val="0"/>
        <w:iCs w:val="0"/>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15:restartNumberingAfterBreak="0">
    <w:nsid w:val="13624311"/>
    <w:multiLevelType w:val="hybridMultilevel"/>
    <w:tmpl w:val="7BFE632A"/>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C3797B"/>
    <w:multiLevelType w:val="hybridMultilevel"/>
    <w:tmpl w:val="0004DE7A"/>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028358F"/>
    <w:multiLevelType w:val="hybridMultilevel"/>
    <w:tmpl w:val="1DA0C70C"/>
    <w:lvl w:ilvl="0" w:tplc="D4184006">
      <w:start w:val="1"/>
      <w:numFmt w:val="upperLetter"/>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6F43321C"/>
    <w:multiLevelType w:val="hybridMultilevel"/>
    <w:tmpl w:val="2B802E6C"/>
    <w:lvl w:ilvl="0" w:tplc="38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5" w15:restartNumberingAfterBreak="0">
    <w:nsid w:val="77A01A1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7D225DE1"/>
    <w:multiLevelType w:val="hybridMultilevel"/>
    <w:tmpl w:val="AF7E21F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2"/>
  </w:num>
  <w:num w:numId="15">
    <w:abstractNumId w:val="11"/>
  </w:num>
  <w:num w:numId="16">
    <w:abstractNumId w:val="16"/>
  </w:num>
  <w:num w:numId="17">
    <w:abstractNumId w:val="5"/>
  </w:num>
  <w:num w:numId="18">
    <w:abstractNumId w:val="4"/>
  </w:num>
  <w:num w:numId="19">
    <w:abstractNumId w:val="13"/>
  </w:num>
  <w:num w:numId="20">
    <w:abstractNumId w:val="9"/>
  </w:num>
  <w:num w:numId="21">
    <w:abstractNumId w:val="7"/>
  </w:num>
  <w:num w:numId="22">
    <w:abstractNumId w:val="15"/>
  </w:num>
  <w:num w:numId="23">
    <w:abstractNumId w:val="14"/>
  </w:num>
  <w:num w:numId="24">
    <w:abstractNumId w:val="17"/>
  </w:num>
  <w:num w:numId="25">
    <w:abstractNumId w:val="1"/>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evenAndOddHeader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01105"/>
    <w:rsid w:val="0000402B"/>
    <w:rsid w:val="00005F03"/>
    <w:rsid w:val="00013312"/>
    <w:rsid w:val="00016630"/>
    <w:rsid w:val="000217A8"/>
    <w:rsid w:val="000303D9"/>
    <w:rsid w:val="00033FCC"/>
    <w:rsid w:val="00036740"/>
    <w:rsid w:val="00040AB9"/>
    <w:rsid w:val="000508A9"/>
    <w:rsid w:val="00050EE1"/>
    <w:rsid w:val="00055738"/>
    <w:rsid w:val="00055834"/>
    <w:rsid w:val="00057CE6"/>
    <w:rsid w:val="00070532"/>
    <w:rsid w:val="00076494"/>
    <w:rsid w:val="0008296A"/>
    <w:rsid w:val="0008451A"/>
    <w:rsid w:val="00085CE4"/>
    <w:rsid w:val="00086C4C"/>
    <w:rsid w:val="000940A7"/>
    <w:rsid w:val="00096400"/>
    <w:rsid w:val="000A212E"/>
    <w:rsid w:val="000A3DA0"/>
    <w:rsid w:val="000A45EA"/>
    <w:rsid w:val="000A669C"/>
    <w:rsid w:val="000A7CCA"/>
    <w:rsid w:val="000B0EC3"/>
    <w:rsid w:val="000B739A"/>
    <w:rsid w:val="000C123B"/>
    <w:rsid w:val="000C144D"/>
    <w:rsid w:val="000E321E"/>
    <w:rsid w:val="000E3EB7"/>
    <w:rsid w:val="000E7F9A"/>
    <w:rsid w:val="000F0738"/>
    <w:rsid w:val="000F1B96"/>
    <w:rsid w:val="000F1DD4"/>
    <w:rsid w:val="000F4993"/>
    <w:rsid w:val="000F4D35"/>
    <w:rsid w:val="000F5016"/>
    <w:rsid w:val="000F5044"/>
    <w:rsid w:val="000F537E"/>
    <w:rsid w:val="000F58FE"/>
    <w:rsid w:val="00100E19"/>
    <w:rsid w:val="0011056E"/>
    <w:rsid w:val="0011139D"/>
    <w:rsid w:val="001114CA"/>
    <w:rsid w:val="00114AA1"/>
    <w:rsid w:val="00114E39"/>
    <w:rsid w:val="00117602"/>
    <w:rsid w:val="00124241"/>
    <w:rsid w:val="00126B78"/>
    <w:rsid w:val="00127B06"/>
    <w:rsid w:val="001409F7"/>
    <w:rsid w:val="00143E1B"/>
    <w:rsid w:val="00144E72"/>
    <w:rsid w:val="001467A5"/>
    <w:rsid w:val="001547C9"/>
    <w:rsid w:val="00155387"/>
    <w:rsid w:val="00156AC9"/>
    <w:rsid w:val="00157521"/>
    <w:rsid w:val="00165751"/>
    <w:rsid w:val="001669F7"/>
    <w:rsid w:val="00166C37"/>
    <w:rsid w:val="001676AE"/>
    <w:rsid w:val="00167E2B"/>
    <w:rsid w:val="00174CD5"/>
    <w:rsid w:val="00182BF5"/>
    <w:rsid w:val="00185548"/>
    <w:rsid w:val="00190777"/>
    <w:rsid w:val="00193865"/>
    <w:rsid w:val="00196F0A"/>
    <w:rsid w:val="001A3247"/>
    <w:rsid w:val="001A4A1D"/>
    <w:rsid w:val="001A4CC4"/>
    <w:rsid w:val="001A6E62"/>
    <w:rsid w:val="001C079D"/>
    <w:rsid w:val="001C7BBF"/>
    <w:rsid w:val="001D0272"/>
    <w:rsid w:val="001D2279"/>
    <w:rsid w:val="001D43AF"/>
    <w:rsid w:val="001D453B"/>
    <w:rsid w:val="001E2648"/>
    <w:rsid w:val="001E3291"/>
    <w:rsid w:val="001E3A02"/>
    <w:rsid w:val="001E3B77"/>
    <w:rsid w:val="00211D01"/>
    <w:rsid w:val="00212309"/>
    <w:rsid w:val="00212794"/>
    <w:rsid w:val="002133F6"/>
    <w:rsid w:val="00222F7B"/>
    <w:rsid w:val="00226731"/>
    <w:rsid w:val="00231610"/>
    <w:rsid w:val="002333EF"/>
    <w:rsid w:val="00236AFB"/>
    <w:rsid w:val="0023798A"/>
    <w:rsid w:val="00241B5E"/>
    <w:rsid w:val="002434A1"/>
    <w:rsid w:val="002446C9"/>
    <w:rsid w:val="00245082"/>
    <w:rsid w:val="00247E91"/>
    <w:rsid w:val="002535FE"/>
    <w:rsid w:val="00261728"/>
    <w:rsid w:val="002651CD"/>
    <w:rsid w:val="00267067"/>
    <w:rsid w:val="002705FC"/>
    <w:rsid w:val="00287E13"/>
    <w:rsid w:val="00293808"/>
    <w:rsid w:val="00293B61"/>
    <w:rsid w:val="002A2D59"/>
    <w:rsid w:val="002B0FAB"/>
    <w:rsid w:val="002B525E"/>
    <w:rsid w:val="002B6DDA"/>
    <w:rsid w:val="002B7473"/>
    <w:rsid w:val="002B792C"/>
    <w:rsid w:val="002C0584"/>
    <w:rsid w:val="002C2FC4"/>
    <w:rsid w:val="002C3AC9"/>
    <w:rsid w:val="002C4CE9"/>
    <w:rsid w:val="002D0EBF"/>
    <w:rsid w:val="002D6F56"/>
    <w:rsid w:val="002D7926"/>
    <w:rsid w:val="002E59A8"/>
    <w:rsid w:val="002E6501"/>
    <w:rsid w:val="002F0ED6"/>
    <w:rsid w:val="002F3AEF"/>
    <w:rsid w:val="002F3CFA"/>
    <w:rsid w:val="0030084E"/>
    <w:rsid w:val="00300C0B"/>
    <w:rsid w:val="00301883"/>
    <w:rsid w:val="0030272D"/>
    <w:rsid w:val="00317EAF"/>
    <w:rsid w:val="003241DD"/>
    <w:rsid w:val="0032527A"/>
    <w:rsid w:val="00325FB2"/>
    <w:rsid w:val="00330DE0"/>
    <w:rsid w:val="00331338"/>
    <w:rsid w:val="00333E2C"/>
    <w:rsid w:val="00337AD6"/>
    <w:rsid w:val="003447E2"/>
    <w:rsid w:val="0034699E"/>
    <w:rsid w:val="00350334"/>
    <w:rsid w:val="0035636E"/>
    <w:rsid w:val="00360269"/>
    <w:rsid w:val="00360512"/>
    <w:rsid w:val="00360E29"/>
    <w:rsid w:val="00361FFA"/>
    <w:rsid w:val="0036209F"/>
    <w:rsid w:val="003642AA"/>
    <w:rsid w:val="00373295"/>
    <w:rsid w:val="0038065E"/>
    <w:rsid w:val="00380F76"/>
    <w:rsid w:val="00385089"/>
    <w:rsid w:val="003945C0"/>
    <w:rsid w:val="00395BE9"/>
    <w:rsid w:val="003A03FC"/>
    <w:rsid w:val="003A0E44"/>
    <w:rsid w:val="003A1125"/>
    <w:rsid w:val="003A1DE9"/>
    <w:rsid w:val="003A4C1C"/>
    <w:rsid w:val="003B457E"/>
    <w:rsid w:val="003B4983"/>
    <w:rsid w:val="003B69F2"/>
    <w:rsid w:val="003C5A28"/>
    <w:rsid w:val="003E54C5"/>
    <w:rsid w:val="003F4488"/>
    <w:rsid w:val="003F4E28"/>
    <w:rsid w:val="00402071"/>
    <w:rsid w:val="00402472"/>
    <w:rsid w:val="00404E04"/>
    <w:rsid w:val="0040627C"/>
    <w:rsid w:val="00407E5C"/>
    <w:rsid w:val="004112AA"/>
    <w:rsid w:val="00412E97"/>
    <w:rsid w:val="004133DC"/>
    <w:rsid w:val="004136A2"/>
    <w:rsid w:val="00415628"/>
    <w:rsid w:val="004204E0"/>
    <w:rsid w:val="00421D96"/>
    <w:rsid w:val="0043144F"/>
    <w:rsid w:val="00431BFA"/>
    <w:rsid w:val="004401D0"/>
    <w:rsid w:val="00440560"/>
    <w:rsid w:val="00440760"/>
    <w:rsid w:val="00440CE8"/>
    <w:rsid w:val="0044143C"/>
    <w:rsid w:val="00454796"/>
    <w:rsid w:val="00454EBA"/>
    <w:rsid w:val="004631BC"/>
    <w:rsid w:val="00466B09"/>
    <w:rsid w:val="004713CD"/>
    <w:rsid w:val="0047168E"/>
    <w:rsid w:val="00484686"/>
    <w:rsid w:val="004876C8"/>
    <w:rsid w:val="00490D88"/>
    <w:rsid w:val="00490DF4"/>
    <w:rsid w:val="004950B3"/>
    <w:rsid w:val="004A11FA"/>
    <w:rsid w:val="004B2D4E"/>
    <w:rsid w:val="004B50A1"/>
    <w:rsid w:val="004B77E1"/>
    <w:rsid w:val="004C0343"/>
    <w:rsid w:val="004C1E16"/>
    <w:rsid w:val="004C20B1"/>
    <w:rsid w:val="004C2F25"/>
    <w:rsid w:val="004C7791"/>
    <w:rsid w:val="004D598E"/>
    <w:rsid w:val="004E00C3"/>
    <w:rsid w:val="004E230F"/>
    <w:rsid w:val="004E6508"/>
    <w:rsid w:val="004E6A34"/>
    <w:rsid w:val="004F0C72"/>
    <w:rsid w:val="004F13DE"/>
    <w:rsid w:val="004F1650"/>
    <w:rsid w:val="004F246D"/>
    <w:rsid w:val="004F3F22"/>
    <w:rsid w:val="004F3FFA"/>
    <w:rsid w:val="004F6191"/>
    <w:rsid w:val="004F6C0A"/>
    <w:rsid w:val="00506121"/>
    <w:rsid w:val="00512A84"/>
    <w:rsid w:val="0052297F"/>
    <w:rsid w:val="005242E6"/>
    <w:rsid w:val="00532F80"/>
    <w:rsid w:val="00533F2C"/>
    <w:rsid w:val="00534BC4"/>
    <w:rsid w:val="005361A6"/>
    <w:rsid w:val="005539F9"/>
    <w:rsid w:val="00557BE5"/>
    <w:rsid w:val="0056020E"/>
    <w:rsid w:val="00561032"/>
    <w:rsid w:val="00564686"/>
    <w:rsid w:val="00574110"/>
    <w:rsid w:val="00577106"/>
    <w:rsid w:val="005819BB"/>
    <w:rsid w:val="005912F0"/>
    <w:rsid w:val="00595099"/>
    <w:rsid w:val="00597A6A"/>
    <w:rsid w:val="005A2A15"/>
    <w:rsid w:val="005A370D"/>
    <w:rsid w:val="005B1A7D"/>
    <w:rsid w:val="005B28BA"/>
    <w:rsid w:val="005B7C88"/>
    <w:rsid w:val="005D0F3E"/>
    <w:rsid w:val="005D2215"/>
    <w:rsid w:val="005D34B0"/>
    <w:rsid w:val="005D50DA"/>
    <w:rsid w:val="005F07A6"/>
    <w:rsid w:val="005F22D5"/>
    <w:rsid w:val="005F23FF"/>
    <w:rsid w:val="005F6F5B"/>
    <w:rsid w:val="00600014"/>
    <w:rsid w:val="006002CE"/>
    <w:rsid w:val="006055DA"/>
    <w:rsid w:val="006067C8"/>
    <w:rsid w:val="006141C1"/>
    <w:rsid w:val="006142C2"/>
    <w:rsid w:val="0061652A"/>
    <w:rsid w:val="00620712"/>
    <w:rsid w:val="00620EF1"/>
    <w:rsid w:val="00620FAE"/>
    <w:rsid w:val="00624836"/>
    <w:rsid w:val="00625E96"/>
    <w:rsid w:val="00626FA4"/>
    <w:rsid w:val="00635AFB"/>
    <w:rsid w:val="00646058"/>
    <w:rsid w:val="00646369"/>
    <w:rsid w:val="006512EE"/>
    <w:rsid w:val="00652FCF"/>
    <w:rsid w:val="00660E35"/>
    <w:rsid w:val="00661254"/>
    <w:rsid w:val="0066267E"/>
    <w:rsid w:val="0066488F"/>
    <w:rsid w:val="006672EB"/>
    <w:rsid w:val="006716C9"/>
    <w:rsid w:val="00671777"/>
    <w:rsid w:val="006720F6"/>
    <w:rsid w:val="00676195"/>
    <w:rsid w:val="006844A3"/>
    <w:rsid w:val="006849A4"/>
    <w:rsid w:val="0069449B"/>
    <w:rsid w:val="0069544E"/>
    <w:rsid w:val="00696776"/>
    <w:rsid w:val="006A2187"/>
    <w:rsid w:val="006B1518"/>
    <w:rsid w:val="006B541C"/>
    <w:rsid w:val="006B6428"/>
    <w:rsid w:val="006C235D"/>
    <w:rsid w:val="006C344F"/>
    <w:rsid w:val="006C378E"/>
    <w:rsid w:val="006C56DF"/>
    <w:rsid w:val="006D01FD"/>
    <w:rsid w:val="006D0C67"/>
    <w:rsid w:val="006D1758"/>
    <w:rsid w:val="006D2145"/>
    <w:rsid w:val="006D2A03"/>
    <w:rsid w:val="006D3604"/>
    <w:rsid w:val="006E1F67"/>
    <w:rsid w:val="006E46B7"/>
    <w:rsid w:val="006E5233"/>
    <w:rsid w:val="00702499"/>
    <w:rsid w:val="00702789"/>
    <w:rsid w:val="00705365"/>
    <w:rsid w:val="007065FB"/>
    <w:rsid w:val="0071511D"/>
    <w:rsid w:val="007151D2"/>
    <w:rsid w:val="00717D69"/>
    <w:rsid w:val="00721927"/>
    <w:rsid w:val="007219F5"/>
    <w:rsid w:val="00730374"/>
    <w:rsid w:val="00730B1B"/>
    <w:rsid w:val="00732023"/>
    <w:rsid w:val="00734D22"/>
    <w:rsid w:val="00736632"/>
    <w:rsid w:val="0074585D"/>
    <w:rsid w:val="0075199E"/>
    <w:rsid w:val="00754DE0"/>
    <w:rsid w:val="0076335A"/>
    <w:rsid w:val="00764C8F"/>
    <w:rsid w:val="0077189B"/>
    <w:rsid w:val="0077528A"/>
    <w:rsid w:val="00776783"/>
    <w:rsid w:val="00776D20"/>
    <w:rsid w:val="007834F4"/>
    <w:rsid w:val="007955F3"/>
    <w:rsid w:val="007A21A3"/>
    <w:rsid w:val="007A3363"/>
    <w:rsid w:val="007A58B6"/>
    <w:rsid w:val="007B0F4A"/>
    <w:rsid w:val="007B1A08"/>
    <w:rsid w:val="007B434B"/>
    <w:rsid w:val="007B6908"/>
    <w:rsid w:val="007C163D"/>
    <w:rsid w:val="007C1AA7"/>
    <w:rsid w:val="007C4336"/>
    <w:rsid w:val="007C58AA"/>
    <w:rsid w:val="007D338F"/>
    <w:rsid w:val="007D36D5"/>
    <w:rsid w:val="007D5B51"/>
    <w:rsid w:val="007D68DD"/>
    <w:rsid w:val="007D73F9"/>
    <w:rsid w:val="007E00CE"/>
    <w:rsid w:val="007E1733"/>
    <w:rsid w:val="007E2FB1"/>
    <w:rsid w:val="007E461D"/>
    <w:rsid w:val="007E4F1E"/>
    <w:rsid w:val="007E6CFE"/>
    <w:rsid w:val="007F139C"/>
    <w:rsid w:val="007F1AEA"/>
    <w:rsid w:val="008021CC"/>
    <w:rsid w:val="00802542"/>
    <w:rsid w:val="00804B71"/>
    <w:rsid w:val="0082114F"/>
    <w:rsid w:val="008267A3"/>
    <w:rsid w:val="00826BE9"/>
    <w:rsid w:val="008308AF"/>
    <w:rsid w:val="00831172"/>
    <w:rsid w:val="008314BE"/>
    <w:rsid w:val="00832787"/>
    <w:rsid w:val="008364C5"/>
    <w:rsid w:val="0084193F"/>
    <w:rsid w:val="008430CF"/>
    <w:rsid w:val="00843279"/>
    <w:rsid w:val="00843283"/>
    <w:rsid w:val="008470DE"/>
    <w:rsid w:val="00856D4A"/>
    <w:rsid w:val="00857C0D"/>
    <w:rsid w:val="00863EC9"/>
    <w:rsid w:val="008669D9"/>
    <w:rsid w:val="008727A4"/>
    <w:rsid w:val="0087539E"/>
    <w:rsid w:val="00877516"/>
    <w:rsid w:val="0087792E"/>
    <w:rsid w:val="00883AF5"/>
    <w:rsid w:val="00884388"/>
    <w:rsid w:val="00890214"/>
    <w:rsid w:val="0089075C"/>
    <w:rsid w:val="00894D9B"/>
    <w:rsid w:val="008A45E9"/>
    <w:rsid w:val="008A7672"/>
    <w:rsid w:val="008A7E2F"/>
    <w:rsid w:val="008B0706"/>
    <w:rsid w:val="008B1C2C"/>
    <w:rsid w:val="008B52A8"/>
    <w:rsid w:val="008B7605"/>
    <w:rsid w:val="008C19CA"/>
    <w:rsid w:val="008C22DE"/>
    <w:rsid w:val="008D7D63"/>
    <w:rsid w:val="008E18B9"/>
    <w:rsid w:val="008E433E"/>
    <w:rsid w:val="008E65C8"/>
    <w:rsid w:val="008E66B9"/>
    <w:rsid w:val="008F0989"/>
    <w:rsid w:val="008F2018"/>
    <w:rsid w:val="008F24AE"/>
    <w:rsid w:val="008F314B"/>
    <w:rsid w:val="008F39B9"/>
    <w:rsid w:val="008F6FF6"/>
    <w:rsid w:val="008F75E4"/>
    <w:rsid w:val="008F7A30"/>
    <w:rsid w:val="009034CD"/>
    <w:rsid w:val="00907332"/>
    <w:rsid w:val="0091035B"/>
    <w:rsid w:val="00910CF0"/>
    <w:rsid w:val="009202F8"/>
    <w:rsid w:val="0092121A"/>
    <w:rsid w:val="00927EAB"/>
    <w:rsid w:val="009318EE"/>
    <w:rsid w:val="009402BB"/>
    <w:rsid w:val="00943380"/>
    <w:rsid w:val="009458A2"/>
    <w:rsid w:val="00945DEE"/>
    <w:rsid w:val="009460AE"/>
    <w:rsid w:val="00953247"/>
    <w:rsid w:val="00954930"/>
    <w:rsid w:val="00966FDC"/>
    <w:rsid w:val="00970247"/>
    <w:rsid w:val="0097291C"/>
    <w:rsid w:val="009940F9"/>
    <w:rsid w:val="00994E68"/>
    <w:rsid w:val="00996023"/>
    <w:rsid w:val="009A2784"/>
    <w:rsid w:val="009A2D74"/>
    <w:rsid w:val="009A436A"/>
    <w:rsid w:val="009A57B6"/>
    <w:rsid w:val="009B5BDC"/>
    <w:rsid w:val="009C1A39"/>
    <w:rsid w:val="009C344D"/>
    <w:rsid w:val="009C5112"/>
    <w:rsid w:val="009C69BC"/>
    <w:rsid w:val="009C6AC1"/>
    <w:rsid w:val="009C703D"/>
    <w:rsid w:val="009C7F19"/>
    <w:rsid w:val="009D381F"/>
    <w:rsid w:val="009E12D5"/>
    <w:rsid w:val="009E49E7"/>
    <w:rsid w:val="009E4DE6"/>
    <w:rsid w:val="009F14D9"/>
    <w:rsid w:val="009F4382"/>
    <w:rsid w:val="009F50FD"/>
    <w:rsid w:val="00A02420"/>
    <w:rsid w:val="00A04A96"/>
    <w:rsid w:val="00A10218"/>
    <w:rsid w:val="00A12F00"/>
    <w:rsid w:val="00A168DC"/>
    <w:rsid w:val="00A221BE"/>
    <w:rsid w:val="00A25C94"/>
    <w:rsid w:val="00A3323A"/>
    <w:rsid w:val="00A37820"/>
    <w:rsid w:val="00A40F95"/>
    <w:rsid w:val="00A50014"/>
    <w:rsid w:val="00A52537"/>
    <w:rsid w:val="00A56931"/>
    <w:rsid w:val="00A64D81"/>
    <w:rsid w:val="00A663FB"/>
    <w:rsid w:val="00A75548"/>
    <w:rsid w:val="00A9064D"/>
    <w:rsid w:val="00A91B98"/>
    <w:rsid w:val="00A96089"/>
    <w:rsid w:val="00A974B9"/>
    <w:rsid w:val="00A97727"/>
    <w:rsid w:val="00AA012C"/>
    <w:rsid w:val="00AA0806"/>
    <w:rsid w:val="00AA2690"/>
    <w:rsid w:val="00AA5132"/>
    <w:rsid w:val="00AA60FC"/>
    <w:rsid w:val="00AA6B00"/>
    <w:rsid w:val="00AB0F64"/>
    <w:rsid w:val="00AC28AC"/>
    <w:rsid w:val="00AC3CE6"/>
    <w:rsid w:val="00AC3D56"/>
    <w:rsid w:val="00AC449E"/>
    <w:rsid w:val="00AC5B13"/>
    <w:rsid w:val="00AC6220"/>
    <w:rsid w:val="00AD37AB"/>
    <w:rsid w:val="00AD3E51"/>
    <w:rsid w:val="00AD4568"/>
    <w:rsid w:val="00AD627A"/>
    <w:rsid w:val="00AD69FD"/>
    <w:rsid w:val="00AE2A6C"/>
    <w:rsid w:val="00AE3642"/>
    <w:rsid w:val="00AE3E41"/>
    <w:rsid w:val="00AF0D20"/>
    <w:rsid w:val="00AF5C25"/>
    <w:rsid w:val="00AF7F0A"/>
    <w:rsid w:val="00B01DC2"/>
    <w:rsid w:val="00B04A62"/>
    <w:rsid w:val="00B058BD"/>
    <w:rsid w:val="00B11F95"/>
    <w:rsid w:val="00B1221D"/>
    <w:rsid w:val="00B3491F"/>
    <w:rsid w:val="00B36410"/>
    <w:rsid w:val="00B36657"/>
    <w:rsid w:val="00B3766C"/>
    <w:rsid w:val="00B41FB0"/>
    <w:rsid w:val="00B45F44"/>
    <w:rsid w:val="00B479BE"/>
    <w:rsid w:val="00B502F0"/>
    <w:rsid w:val="00B50B8C"/>
    <w:rsid w:val="00B55B05"/>
    <w:rsid w:val="00B57B78"/>
    <w:rsid w:val="00B646E6"/>
    <w:rsid w:val="00B65457"/>
    <w:rsid w:val="00B7010C"/>
    <w:rsid w:val="00B70574"/>
    <w:rsid w:val="00B7320C"/>
    <w:rsid w:val="00B7582D"/>
    <w:rsid w:val="00B80621"/>
    <w:rsid w:val="00B87AAC"/>
    <w:rsid w:val="00B928FC"/>
    <w:rsid w:val="00B93468"/>
    <w:rsid w:val="00B94796"/>
    <w:rsid w:val="00B95022"/>
    <w:rsid w:val="00BA3D37"/>
    <w:rsid w:val="00BA4C84"/>
    <w:rsid w:val="00BA5DFA"/>
    <w:rsid w:val="00BB15B5"/>
    <w:rsid w:val="00BB3155"/>
    <w:rsid w:val="00BC0B5A"/>
    <w:rsid w:val="00BC3808"/>
    <w:rsid w:val="00BC5EF4"/>
    <w:rsid w:val="00BC6C0B"/>
    <w:rsid w:val="00BD11E0"/>
    <w:rsid w:val="00BD2C5B"/>
    <w:rsid w:val="00BE11A2"/>
    <w:rsid w:val="00BE4122"/>
    <w:rsid w:val="00BE6772"/>
    <w:rsid w:val="00C10352"/>
    <w:rsid w:val="00C111D5"/>
    <w:rsid w:val="00C160E3"/>
    <w:rsid w:val="00C21F93"/>
    <w:rsid w:val="00C2361A"/>
    <w:rsid w:val="00C236DA"/>
    <w:rsid w:val="00C23EB5"/>
    <w:rsid w:val="00C25922"/>
    <w:rsid w:val="00C26C72"/>
    <w:rsid w:val="00C36E27"/>
    <w:rsid w:val="00C43A85"/>
    <w:rsid w:val="00C445BE"/>
    <w:rsid w:val="00C46F7D"/>
    <w:rsid w:val="00C50990"/>
    <w:rsid w:val="00C51053"/>
    <w:rsid w:val="00C534CE"/>
    <w:rsid w:val="00C536E5"/>
    <w:rsid w:val="00C546F9"/>
    <w:rsid w:val="00C60738"/>
    <w:rsid w:val="00C6151B"/>
    <w:rsid w:val="00C649B3"/>
    <w:rsid w:val="00C7053F"/>
    <w:rsid w:val="00C82C30"/>
    <w:rsid w:val="00C8438D"/>
    <w:rsid w:val="00C85C31"/>
    <w:rsid w:val="00C86268"/>
    <w:rsid w:val="00C912D8"/>
    <w:rsid w:val="00C94D82"/>
    <w:rsid w:val="00CA0C09"/>
    <w:rsid w:val="00CA0F92"/>
    <w:rsid w:val="00CA1310"/>
    <w:rsid w:val="00CA69AA"/>
    <w:rsid w:val="00CA7715"/>
    <w:rsid w:val="00CB02B8"/>
    <w:rsid w:val="00CB19AF"/>
    <w:rsid w:val="00CB1B58"/>
    <w:rsid w:val="00CB33B8"/>
    <w:rsid w:val="00CB4B8D"/>
    <w:rsid w:val="00CB5302"/>
    <w:rsid w:val="00CC2EC1"/>
    <w:rsid w:val="00CC6167"/>
    <w:rsid w:val="00CD3866"/>
    <w:rsid w:val="00CE19D9"/>
    <w:rsid w:val="00CE36AB"/>
    <w:rsid w:val="00CE3BB8"/>
    <w:rsid w:val="00CE710E"/>
    <w:rsid w:val="00CE7529"/>
    <w:rsid w:val="00CF0C5A"/>
    <w:rsid w:val="00CF22BC"/>
    <w:rsid w:val="00CF534D"/>
    <w:rsid w:val="00D0222D"/>
    <w:rsid w:val="00D10986"/>
    <w:rsid w:val="00D11DDE"/>
    <w:rsid w:val="00D12176"/>
    <w:rsid w:val="00D15760"/>
    <w:rsid w:val="00D1772B"/>
    <w:rsid w:val="00D23095"/>
    <w:rsid w:val="00D272A5"/>
    <w:rsid w:val="00D351EB"/>
    <w:rsid w:val="00D44147"/>
    <w:rsid w:val="00D50209"/>
    <w:rsid w:val="00D5187A"/>
    <w:rsid w:val="00D55616"/>
    <w:rsid w:val="00D56935"/>
    <w:rsid w:val="00D57360"/>
    <w:rsid w:val="00D579F1"/>
    <w:rsid w:val="00D57D36"/>
    <w:rsid w:val="00D60A0A"/>
    <w:rsid w:val="00D60B04"/>
    <w:rsid w:val="00D60DF3"/>
    <w:rsid w:val="00D66F9B"/>
    <w:rsid w:val="00D715F7"/>
    <w:rsid w:val="00D73BB3"/>
    <w:rsid w:val="00D758C6"/>
    <w:rsid w:val="00D7604D"/>
    <w:rsid w:val="00D77BA3"/>
    <w:rsid w:val="00D81108"/>
    <w:rsid w:val="00D82521"/>
    <w:rsid w:val="00D84475"/>
    <w:rsid w:val="00D90876"/>
    <w:rsid w:val="00D93E92"/>
    <w:rsid w:val="00D95245"/>
    <w:rsid w:val="00DA1074"/>
    <w:rsid w:val="00DA674E"/>
    <w:rsid w:val="00DB4FEB"/>
    <w:rsid w:val="00DB6AAD"/>
    <w:rsid w:val="00DB70ED"/>
    <w:rsid w:val="00DC7ABC"/>
    <w:rsid w:val="00DD130E"/>
    <w:rsid w:val="00DD18E5"/>
    <w:rsid w:val="00DD3D04"/>
    <w:rsid w:val="00DD4E3B"/>
    <w:rsid w:val="00DD553F"/>
    <w:rsid w:val="00DD5946"/>
    <w:rsid w:val="00DD6480"/>
    <w:rsid w:val="00DD78E0"/>
    <w:rsid w:val="00DE070B"/>
    <w:rsid w:val="00DE2A6E"/>
    <w:rsid w:val="00DE52D8"/>
    <w:rsid w:val="00DF2DDE"/>
    <w:rsid w:val="00DF3C9E"/>
    <w:rsid w:val="00DF555F"/>
    <w:rsid w:val="00DF5593"/>
    <w:rsid w:val="00DF5FAF"/>
    <w:rsid w:val="00DF62E1"/>
    <w:rsid w:val="00E06E9D"/>
    <w:rsid w:val="00E130CB"/>
    <w:rsid w:val="00E257FD"/>
    <w:rsid w:val="00E265C8"/>
    <w:rsid w:val="00E30223"/>
    <w:rsid w:val="00E32274"/>
    <w:rsid w:val="00E34924"/>
    <w:rsid w:val="00E36A2B"/>
    <w:rsid w:val="00E40532"/>
    <w:rsid w:val="00E44F01"/>
    <w:rsid w:val="00E46C00"/>
    <w:rsid w:val="00E50DF6"/>
    <w:rsid w:val="00E5151F"/>
    <w:rsid w:val="00E516AC"/>
    <w:rsid w:val="00E52D49"/>
    <w:rsid w:val="00E532D0"/>
    <w:rsid w:val="00E54AB6"/>
    <w:rsid w:val="00E556E4"/>
    <w:rsid w:val="00E57596"/>
    <w:rsid w:val="00E6493A"/>
    <w:rsid w:val="00E677F7"/>
    <w:rsid w:val="00E70D49"/>
    <w:rsid w:val="00E710A5"/>
    <w:rsid w:val="00E72EA4"/>
    <w:rsid w:val="00E75AEB"/>
    <w:rsid w:val="00E75B29"/>
    <w:rsid w:val="00E85223"/>
    <w:rsid w:val="00E853F5"/>
    <w:rsid w:val="00E87311"/>
    <w:rsid w:val="00E942EC"/>
    <w:rsid w:val="00E967B7"/>
    <w:rsid w:val="00E97402"/>
    <w:rsid w:val="00E97F20"/>
    <w:rsid w:val="00EA30B7"/>
    <w:rsid w:val="00EB5277"/>
    <w:rsid w:val="00EC214B"/>
    <w:rsid w:val="00EE0929"/>
    <w:rsid w:val="00EE0F04"/>
    <w:rsid w:val="00EE5CD5"/>
    <w:rsid w:val="00EE61A8"/>
    <w:rsid w:val="00EE67E4"/>
    <w:rsid w:val="00EE712F"/>
    <w:rsid w:val="00EF20AC"/>
    <w:rsid w:val="00EF35BF"/>
    <w:rsid w:val="00EF5A69"/>
    <w:rsid w:val="00EF5E38"/>
    <w:rsid w:val="00F04941"/>
    <w:rsid w:val="00F06576"/>
    <w:rsid w:val="00F15F92"/>
    <w:rsid w:val="00F25900"/>
    <w:rsid w:val="00F25FF3"/>
    <w:rsid w:val="00F30ADA"/>
    <w:rsid w:val="00F313E6"/>
    <w:rsid w:val="00F31E46"/>
    <w:rsid w:val="00F32CB6"/>
    <w:rsid w:val="00F36A4B"/>
    <w:rsid w:val="00F37829"/>
    <w:rsid w:val="00F4022A"/>
    <w:rsid w:val="00F40E41"/>
    <w:rsid w:val="00F41DD3"/>
    <w:rsid w:val="00F45D9A"/>
    <w:rsid w:val="00F52DB7"/>
    <w:rsid w:val="00F55662"/>
    <w:rsid w:val="00F65266"/>
    <w:rsid w:val="00F677FC"/>
    <w:rsid w:val="00F703DC"/>
    <w:rsid w:val="00F72AF3"/>
    <w:rsid w:val="00F73C61"/>
    <w:rsid w:val="00F73C66"/>
    <w:rsid w:val="00F74DCD"/>
    <w:rsid w:val="00F77369"/>
    <w:rsid w:val="00F779BF"/>
    <w:rsid w:val="00F811F1"/>
    <w:rsid w:val="00F8628A"/>
    <w:rsid w:val="00F912F7"/>
    <w:rsid w:val="00F91E23"/>
    <w:rsid w:val="00F93E3F"/>
    <w:rsid w:val="00FA727F"/>
    <w:rsid w:val="00FA75C8"/>
    <w:rsid w:val="00FB3F74"/>
    <w:rsid w:val="00FB693E"/>
    <w:rsid w:val="00FB7BA8"/>
    <w:rsid w:val="00FC144F"/>
    <w:rsid w:val="00FD6DC2"/>
    <w:rsid w:val="00FE0CC9"/>
    <w:rsid w:val="00FE2939"/>
    <w:rsid w:val="00FE5E30"/>
    <w:rsid w:val="00FF0388"/>
    <w:rsid w:val="00FF185C"/>
    <w:rsid w:val="00FF6222"/>
    <w:rsid w:val="00FF6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F9D335"/>
  <w15:chartTrackingRefBased/>
  <w15:docId w15:val="{478D240A-866A-3A46-9DE9-757E11EC1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header" w:uiPriority="99"/>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val="en-US"/>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uiPriority w:val="9"/>
    <w:qFormat/>
    <w:pPr>
      <w:keepNext/>
      <w:numPr>
        <w:ilvl w:val="1"/>
        <w:numId w:val="1"/>
      </w:numPr>
      <w:spacing w:before="120" w:after="60"/>
      <w:ind w:left="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Default">
    <w:name w:val="Default"/>
    <w:rsid w:val="00AD37AB"/>
    <w:pPr>
      <w:autoSpaceDE w:val="0"/>
      <w:autoSpaceDN w:val="0"/>
      <w:adjustRightInd w:val="0"/>
    </w:pPr>
    <w:rPr>
      <w:color w:val="000000"/>
      <w:sz w:val="24"/>
      <w:szCs w:val="24"/>
      <w:lang w:val="en-US"/>
    </w:rPr>
  </w:style>
  <w:style w:type="character" w:customStyle="1" w:styleId="ReferenceHeadChar">
    <w:name w:val="Reference Head Char"/>
    <w:link w:val="ReferenceHead"/>
    <w:rsid w:val="003B69F2"/>
    <w:rPr>
      <w:smallCaps/>
      <w:kern w:val="28"/>
    </w:rPr>
  </w:style>
  <w:style w:type="character" w:customStyle="1" w:styleId="HeaderChar">
    <w:name w:val="Header Char"/>
    <w:link w:val="Header"/>
    <w:uiPriority w:val="99"/>
    <w:rsid w:val="00EF5E38"/>
    <w:rPr>
      <w:lang w:val="en-US" w:eastAsia="en-US"/>
    </w:rPr>
  </w:style>
  <w:style w:type="character" w:customStyle="1" w:styleId="FootnoteTextChar">
    <w:name w:val="Footnote Text Char"/>
    <w:link w:val="FootnoteText"/>
    <w:semiHidden/>
    <w:rsid w:val="00AD3E51"/>
    <w:rPr>
      <w:sz w:val="16"/>
      <w:szCs w:val="16"/>
      <w:lang w:val="en-US" w:eastAsia="en-US"/>
    </w:rPr>
  </w:style>
  <w:style w:type="character" w:styleId="UnresolvedMention">
    <w:name w:val="Unresolved Mention"/>
    <w:uiPriority w:val="99"/>
    <w:semiHidden/>
    <w:unhideWhenUsed/>
    <w:rsid w:val="00D95245"/>
    <w:rPr>
      <w:color w:val="605E5C"/>
      <w:shd w:val="clear" w:color="auto" w:fill="E1DFDD"/>
    </w:rPr>
  </w:style>
  <w:style w:type="paragraph" w:styleId="BodyText">
    <w:name w:val="Body Text"/>
    <w:basedOn w:val="Normal"/>
    <w:link w:val="BodyTextChar"/>
    <w:rsid w:val="008267A3"/>
    <w:pPr>
      <w:spacing w:after="120"/>
    </w:pPr>
  </w:style>
  <w:style w:type="character" w:customStyle="1" w:styleId="BodyTextChar">
    <w:name w:val="Body Text Char"/>
    <w:basedOn w:val="DefaultParagraphFont"/>
    <w:link w:val="BodyText"/>
    <w:rsid w:val="008267A3"/>
    <w:rPr>
      <w:lang w:val="en-US"/>
    </w:rPr>
  </w:style>
  <w:style w:type="paragraph" w:styleId="NormalWeb">
    <w:name w:val="Normal (Web)"/>
    <w:basedOn w:val="Normal"/>
    <w:rsid w:val="004112AA"/>
    <w:rPr>
      <w:sz w:val="24"/>
      <w:szCs w:val="24"/>
    </w:rPr>
  </w:style>
  <w:style w:type="paragraph" w:styleId="ListParagraph">
    <w:name w:val="List Paragraph"/>
    <w:basedOn w:val="Normal"/>
    <w:link w:val="ListParagraphChar"/>
    <w:uiPriority w:val="34"/>
    <w:qFormat/>
    <w:rsid w:val="00532F80"/>
    <w:pPr>
      <w:ind w:left="720"/>
      <w:contextualSpacing/>
    </w:pPr>
  </w:style>
  <w:style w:type="paragraph" w:styleId="Caption">
    <w:name w:val="caption"/>
    <w:basedOn w:val="Normal"/>
    <w:next w:val="Normal"/>
    <w:uiPriority w:val="35"/>
    <w:unhideWhenUsed/>
    <w:qFormat/>
    <w:rsid w:val="00532F80"/>
    <w:pPr>
      <w:autoSpaceDE/>
      <w:autoSpaceDN/>
      <w:spacing w:after="200"/>
      <w:jc w:val="center"/>
    </w:pPr>
    <w:rPr>
      <w:rFonts w:eastAsiaTheme="minorHAnsi" w:cstheme="minorBidi"/>
      <w:iCs/>
      <w:color w:val="000000" w:themeColor="text1"/>
      <w:sz w:val="24"/>
      <w:szCs w:val="18"/>
    </w:rPr>
  </w:style>
  <w:style w:type="character" w:customStyle="1" w:styleId="Heading1Char">
    <w:name w:val="Heading 1 Char"/>
    <w:basedOn w:val="DefaultParagraphFont"/>
    <w:link w:val="Heading1"/>
    <w:uiPriority w:val="9"/>
    <w:rsid w:val="007B6908"/>
    <w:rPr>
      <w:smallCaps/>
      <w:kern w:val="28"/>
      <w:lang w:val="en-US"/>
    </w:rPr>
  </w:style>
  <w:style w:type="table" w:styleId="TableGrid">
    <w:name w:val="Table Grid"/>
    <w:basedOn w:val="TableNormal"/>
    <w:uiPriority w:val="39"/>
    <w:rsid w:val="002B0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AA6B00"/>
    <w:rPr>
      <w:lang w:val="en-US"/>
    </w:rPr>
  </w:style>
  <w:style w:type="character" w:styleId="Emphasis">
    <w:name w:val="Emphasis"/>
    <w:basedOn w:val="DefaultParagraphFont"/>
    <w:qFormat/>
    <w:rsid w:val="003F4E28"/>
    <w:rPr>
      <w:i/>
      <w:iCs/>
    </w:rPr>
  </w:style>
  <w:style w:type="character" w:styleId="Strong">
    <w:name w:val="Strong"/>
    <w:basedOn w:val="DefaultParagraphFont"/>
    <w:qFormat/>
    <w:rsid w:val="00D57360"/>
    <w:rPr>
      <w:b/>
      <w:bCs/>
    </w:rPr>
  </w:style>
  <w:style w:type="paragraph" w:styleId="NoSpacing">
    <w:name w:val="No Spacing"/>
    <w:uiPriority w:val="1"/>
    <w:qFormat/>
    <w:rsid w:val="00D57360"/>
    <w:pPr>
      <w:autoSpaceDE w:val="0"/>
      <w:autoSpaceDN w:val="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100744">
      <w:bodyDiv w:val="1"/>
      <w:marLeft w:val="0"/>
      <w:marRight w:val="0"/>
      <w:marTop w:val="0"/>
      <w:marBottom w:val="0"/>
      <w:divBdr>
        <w:top w:val="none" w:sz="0" w:space="0" w:color="auto"/>
        <w:left w:val="none" w:sz="0" w:space="0" w:color="auto"/>
        <w:bottom w:val="none" w:sz="0" w:space="0" w:color="auto"/>
        <w:right w:val="none" w:sz="0" w:space="0" w:color="auto"/>
      </w:divBdr>
      <w:divsChild>
        <w:div w:id="219638762">
          <w:marLeft w:val="0"/>
          <w:marRight w:val="0"/>
          <w:marTop w:val="0"/>
          <w:marBottom w:val="0"/>
          <w:divBdr>
            <w:top w:val="none" w:sz="0" w:space="0" w:color="auto"/>
            <w:left w:val="none" w:sz="0" w:space="0" w:color="auto"/>
            <w:bottom w:val="none" w:sz="0" w:space="0" w:color="auto"/>
            <w:right w:val="none" w:sz="0" w:space="0" w:color="auto"/>
          </w:divBdr>
          <w:divsChild>
            <w:div w:id="807666518">
              <w:marLeft w:val="0"/>
              <w:marRight w:val="0"/>
              <w:marTop w:val="0"/>
              <w:marBottom w:val="0"/>
              <w:divBdr>
                <w:top w:val="none" w:sz="0" w:space="0" w:color="auto"/>
                <w:left w:val="none" w:sz="0" w:space="0" w:color="auto"/>
                <w:bottom w:val="none" w:sz="0" w:space="0" w:color="auto"/>
                <w:right w:val="none" w:sz="0" w:space="0" w:color="auto"/>
              </w:divBdr>
              <w:divsChild>
                <w:div w:id="173952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002309">
      <w:bodyDiv w:val="1"/>
      <w:marLeft w:val="0"/>
      <w:marRight w:val="0"/>
      <w:marTop w:val="0"/>
      <w:marBottom w:val="0"/>
      <w:divBdr>
        <w:top w:val="none" w:sz="0" w:space="0" w:color="auto"/>
        <w:left w:val="none" w:sz="0" w:space="0" w:color="auto"/>
        <w:bottom w:val="none" w:sz="0" w:space="0" w:color="auto"/>
        <w:right w:val="none" w:sz="0" w:space="0" w:color="auto"/>
      </w:divBdr>
    </w:div>
    <w:div w:id="470556043">
      <w:bodyDiv w:val="1"/>
      <w:marLeft w:val="0"/>
      <w:marRight w:val="0"/>
      <w:marTop w:val="0"/>
      <w:marBottom w:val="0"/>
      <w:divBdr>
        <w:top w:val="none" w:sz="0" w:space="0" w:color="auto"/>
        <w:left w:val="none" w:sz="0" w:space="0" w:color="auto"/>
        <w:bottom w:val="none" w:sz="0" w:space="0" w:color="auto"/>
        <w:right w:val="none" w:sz="0" w:space="0" w:color="auto"/>
      </w:divBdr>
      <w:divsChild>
        <w:div w:id="1431314275">
          <w:marLeft w:val="0"/>
          <w:marRight w:val="0"/>
          <w:marTop w:val="0"/>
          <w:marBottom w:val="0"/>
          <w:divBdr>
            <w:top w:val="none" w:sz="0" w:space="0" w:color="auto"/>
            <w:left w:val="none" w:sz="0" w:space="0" w:color="auto"/>
            <w:bottom w:val="none" w:sz="0" w:space="0" w:color="auto"/>
            <w:right w:val="none" w:sz="0" w:space="0" w:color="auto"/>
          </w:divBdr>
          <w:divsChild>
            <w:div w:id="315376777">
              <w:marLeft w:val="0"/>
              <w:marRight w:val="0"/>
              <w:marTop w:val="0"/>
              <w:marBottom w:val="0"/>
              <w:divBdr>
                <w:top w:val="none" w:sz="0" w:space="0" w:color="auto"/>
                <w:left w:val="none" w:sz="0" w:space="0" w:color="auto"/>
                <w:bottom w:val="none" w:sz="0" w:space="0" w:color="auto"/>
                <w:right w:val="none" w:sz="0" w:space="0" w:color="auto"/>
              </w:divBdr>
              <w:divsChild>
                <w:div w:id="120875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414494">
      <w:bodyDiv w:val="1"/>
      <w:marLeft w:val="0"/>
      <w:marRight w:val="0"/>
      <w:marTop w:val="0"/>
      <w:marBottom w:val="0"/>
      <w:divBdr>
        <w:top w:val="none" w:sz="0" w:space="0" w:color="auto"/>
        <w:left w:val="none" w:sz="0" w:space="0" w:color="auto"/>
        <w:bottom w:val="none" w:sz="0" w:space="0" w:color="auto"/>
        <w:right w:val="none" w:sz="0" w:space="0" w:color="auto"/>
      </w:divBdr>
      <w:divsChild>
        <w:div w:id="1257056977">
          <w:marLeft w:val="0"/>
          <w:marRight w:val="0"/>
          <w:marTop w:val="0"/>
          <w:marBottom w:val="0"/>
          <w:divBdr>
            <w:top w:val="none" w:sz="0" w:space="0" w:color="auto"/>
            <w:left w:val="none" w:sz="0" w:space="0" w:color="auto"/>
            <w:bottom w:val="none" w:sz="0" w:space="0" w:color="auto"/>
            <w:right w:val="none" w:sz="0" w:space="0" w:color="auto"/>
          </w:divBdr>
          <w:divsChild>
            <w:div w:id="1240404248">
              <w:marLeft w:val="0"/>
              <w:marRight w:val="0"/>
              <w:marTop w:val="0"/>
              <w:marBottom w:val="0"/>
              <w:divBdr>
                <w:top w:val="none" w:sz="0" w:space="0" w:color="auto"/>
                <w:left w:val="none" w:sz="0" w:space="0" w:color="auto"/>
                <w:bottom w:val="none" w:sz="0" w:space="0" w:color="auto"/>
                <w:right w:val="none" w:sz="0" w:space="0" w:color="auto"/>
              </w:divBdr>
              <w:divsChild>
                <w:div w:id="44180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624159">
      <w:bodyDiv w:val="1"/>
      <w:marLeft w:val="0"/>
      <w:marRight w:val="0"/>
      <w:marTop w:val="0"/>
      <w:marBottom w:val="0"/>
      <w:divBdr>
        <w:top w:val="none" w:sz="0" w:space="0" w:color="auto"/>
        <w:left w:val="none" w:sz="0" w:space="0" w:color="auto"/>
        <w:bottom w:val="none" w:sz="0" w:space="0" w:color="auto"/>
        <w:right w:val="none" w:sz="0" w:space="0" w:color="auto"/>
      </w:divBdr>
      <w:divsChild>
        <w:div w:id="552812453">
          <w:marLeft w:val="0"/>
          <w:marRight w:val="0"/>
          <w:marTop w:val="0"/>
          <w:marBottom w:val="0"/>
          <w:divBdr>
            <w:top w:val="none" w:sz="0" w:space="0" w:color="auto"/>
            <w:left w:val="none" w:sz="0" w:space="0" w:color="auto"/>
            <w:bottom w:val="none" w:sz="0" w:space="0" w:color="auto"/>
            <w:right w:val="none" w:sz="0" w:space="0" w:color="auto"/>
          </w:divBdr>
          <w:divsChild>
            <w:div w:id="1473253825">
              <w:marLeft w:val="0"/>
              <w:marRight w:val="0"/>
              <w:marTop w:val="0"/>
              <w:marBottom w:val="0"/>
              <w:divBdr>
                <w:top w:val="none" w:sz="0" w:space="0" w:color="auto"/>
                <w:left w:val="none" w:sz="0" w:space="0" w:color="auto"/>
                <w:bottom w:val="none" w:sz="0" w:space="0" w:color="auto"/>
                <w:right w:val="none" w:sz="0" w:space="0" w:color="auto"/>
              </w:divBdr>
              <w:divsChild>
                <w:div w:id="84340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206059">
      <w:bodyDiv w:val="1"/>
      <w:marLeft w:val="0"/>
      <w:marRight w:val="0"/>
      <w:marTop w:val="0"/>
      <w:marBottom w:val="0"/>
      <w:divBdr>
        <w:top w:val="none" w:sz="0" w:space="0" w:color="auto"/>
        <w:left w:val="none" w:sz="0" w:space="0" w:color="auto"/>
        <w:bottom w:val="none" w:sz="0" w:space="0" w:color="auto"/>
        <w:right w:val="none" w:sz="0" w:space="0" w:color="auto"/>
      </w:divBdr>
      <w:divsChild>
        <w:div w:id="160630346">
          <w:marLeft w:val="0"/>
          <w:marRight w:val="0"/>
          <w:marTop w:val="0"/>
          <w:marBottom w:val="0"/>
          <w:divBdr>
            <w:top w:val="none" w:sz="0" w:space="0" w:color="auto"/>
            <w:left w:val="none" w:sz="0" w:space="0" w:color="auto"/>
            <w:bottom w:val="none" w:sz="0" w:space="0" w:color="auto"/>
            <w:right w:val="none" w:sz="0" w:space="0" w:color="auto"/>
          </w:divBdr>
          <w:divsChild>
            <w:div w:id="534971609">
              <w:marLeft w:val="0"/>
              <w:marRight w:val="0"/>
              <w:marTop w:val="0"/>
              <w:marBottom w:val="0"/>
              <w:divBdr>
                <w:top w:val="none" w:sz="0" w:space="0" w:color="auto"/>
                <w:left w:val="none" w:sz="0" w:space="0" w:color="auto"/>
                <w:bottom w:val="none" w:sz="0" w:space="0" w:color="auto"/>
                <w:right w:val="none" w:sz="0" w:space="0" w:color="auto"/>
              </w:divBdr>
              <w:divsChild>
                <w:div w:id="5748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939039">
      <w:bodyDiv w:val="1"/>
      <w:marLeft w:val="0"/>
      <w:marRight w:val="0"/>
      <w:marTop w:val="0"/>
      <w:marBottom w:val="0"/>
      <w:divBdr>
        <w:top w:val="none" w:sz="0" w:space="0" w:color="auto"/>
        <w:left w:val="none" w:sz="0" w:space="0" w:color="auto"/>
        <w:bottom w:val="none" w:sz="0" w:space="0" w:color="auto"/>
        <w:right w:val="none" w:sz="0" w:space="0" w:color="auto"/>
      </w:divBdr>
      <w:divsChild>
        <w:div w:id="988170544">
          <w:marLeft w:val="0"/>
          <w:marRight w:val="0"/>
          <w:marTop w:val="0"/>
          <w:marBottom w:val="0"/>
          <w:divBdr>
            <w:top w:val="none" w:sz="0" w:space="0" w:color="auto"/>
            <w:left w:val="none" w:sz="0" w:space="0" w:color="auto"/>
            <w:bottom w:val="none" w:sz="0" w:space="0" w:color="auto"/>
            <w:right w:val="none" w:sz="0" w:space="0" w:color="auto"/>
          </w:divBdr>
          <w:divsChild>
            <w:div w:id="1412266231">
              <w:marLeft w:val="0"/>
              <w:marRight w:val="0"/>
              <w:marTop w:val="0"/>
              <w:marBottom w:val="0"/>
              <w:divBdr>
                <w:top w:val="none" w:sz="0" w:space="0" w:color="auto"/>
                <w:left w:val="none" w:sz="0" w:space="0" w:color="auto"/>
                <w:bottom w:val="none" w:sz="0" w:space="0" w:color="auto"/>
                <w:right w:val="none" w:sz="0" w:space="0" w:color="auto"/>
              </w:divBdr>
              <w:divsChild>
                <w:div w:id="128418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372490">
      <w:bodyDiv w:val="1"/>
      <w:marLeft w:val="0"/>
      <w:marRight w:val="0"/>
      <w:marTop w:val="0"/>
      <w:marBottom w:val="0"/>
      <w:divBdr>
        <w:top w:val="none" w:sz="0" w:space="0" w:color="auto"/>
        <w:left w:val="none" w:sz="0" w:space="0" w:color="auto"/>
        <w:bottom w:val="none" w:sz="0" w:space="0" w:color="auto"/>
        <w:right w:val="none" w:sz="0" w:space="0" w:color="auto"/>
      </w:divBdr>
    </w:div>
    <w:div w:id="1307851817">
      <w:bodyDiv w:val="1"/>
      <w:marLeft w:val="0"/>
      <w:marRight w:val="0"/>
      <w:marTop w:val="0"/>
      <w:marBottom w:val="0"/>
      <w:divBdr>
        <w:top w:val="none" w:sz="0" w:space="0" w:color="auto"/>
        <w:left w:val="none" w:sz="0" w:space="0" w:color="auto"/>
        <w:bottom w:val="none" w:sz="0" w:space="0" w:color="auto"/>
        <w:right w:val="none" w:sz="0" w:space="0" w:color="auto"/>
      </w:divBdr>
    </w:div>
    <w:div w:id="1473137461">
      <w:bodyDiv w:val="1"/>
      <w:marLeft w:val="0"/>
      <w:marRight w:val="0"/>
      <w:marTop w:val="0"/>
      <w:marBottom w:val="0"/>
      <w:divBdr>
        <w:top w:val="none" w:sz="0" w:space="0" w:color="auto"/>
        <w:left w:val="none" w:sz="0" w:space="0" w:color="auto"/>
        <w:bottom w:val="none" w:sz="0" w:space="0" w:color="auto"/>
        <w:right w:val="none" w:sz="0" w:space="0" w:color="auto"/>
      </w:divBdr>
      <w:divsChild>
        <w:div w:id="2017881578">
          <w:marLeft w:val="0"/>
          <w:marRight w:val="0"/>
          <w:marTop w:val="0"/>
          <w:marBottom w:val="0"/>
          <w:divBdr>
            <w:top w:val="none" w:sz="0" w:space="0" w:color="auto"/>
            <w:left w:val="none" w:sz="0" w:space="0" w:color="auto"/>
            <w:bottom w:val="none" w:sz="0" w:space="0" w:color="auto"/>
            <w:right w:val="none" w:sz="0" w:space="0" w:color="auto"/>
          </w:divBdr>
          <w:divsChild>
            <w:div w:id="1088619563">
              <w:marLeft w:val="0"/>
              <w:marRight w:val="0"/>
              <w:marTop w:val="0"/>
              <w:marBottom w:val="0"/>
              <w:divBdr>
                <w:top w:val="none" w:sz="0" w:space="0" w:color="auto"/>
                <w:left w:val="none" w:sz="0" w:space="0" w:color="auto"/>
                <w:bottom w:val="none" w:sz="0" w:space="0" w:color="auto"/>
                <w:right w:val="none" w:sz="0" w:space="0" w:color="auto"/>
              </w:divBdr>
              <w:divsChild>
                <w:div w:id="56742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628316">
      <w:bodyDiv w:val="1"/>
      <w:marLeft w:val="0"/>
      <w:marRight w:val="0"/>
      <w:marTop w:val="0"/>
      <w:marBottom w:val="0"/>
      <w:divBdr>
        <w:top w:val="none" w:sz="0" w:space="0" w:color="auto"/>
        <w:left w:val="none" w:sz="0" w:space="0" w:color="auto"/>
        <w:bottom w:val="none" w:sz="0" w:space="0" w:color="auto"/>
        <w:right w:val="none" w:sz="0" w:space="0" w:color="auto"/>
      </w:divBdr>
      <w:divsChild>
        <w:div w:id="1446002808">
          <w:marLeft w:val="0"/>
          <w:marRight w:val="0"/>
          <w:marTop w:val="0"/>
          <w:marBottom w:val="0"/>
          <w:divBdr>
            <w:top w:val="none" w:sz="0" w:space="0" w:color="auto"/>
            <w:left w:val="none" w:sz="0" w:space="0" w:color="auto"/>
            <w:bottom w:val="none" w:sz="0" w:space="0" w:color="auto"/>
            <w:right w:val="none" w:sz="0" w:space="0" w:color="auto"/>
          </w:divBdr>
          <w:divsChild>
            <w:div w:id="909073263">
              <w:marLeft w:val="0"/>
              <w:marRight w:val="0"/>
              <w:marTop w:val="0"/>
              <w:marBottom w:val="0"/>
              <w:divBdr>
                <w:top w:val="none" w:sz="0" w:space="0" w:color="auto"/>
                <w:left w:val="none" w:sz="0" w:space="0" w:color="auto"/>
                <w:bottom w:val="none" w:sz="0" w:space="0" w:color="auto"/>
                <w:right w:val="none" w:sz="0" w:space="0" w:color="auto"/>
              </w:divBdr>
              <w:divsChild>
                <w:div w:id="156159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312927">
      <w:bodyDiv w:val="1"/>
      <w:marLeft w:val="0"/>
      <w:marRight w:val="0"/>
      <w:marTop w:val="0"/>
      <w:marBottom w:val="0"/>
      <w:divBdr>
        <w:top w:val="none" w:sz="0" w:space="0" w:color="auto"/>
        <w:left w:val="none" w:sz="0" w:space="0" w:color="auto"/>
        <w:bottom w:val="none" w:sz="0" w:space="0" w:color="auto"/>
        <w:right w:val="none" w:sz="0" w:space="0" w:color="auto"/>
      </w:divBdr>
    </w:div>
    <w:div w:id="1871330981">
      <w:bodyDiv w:val="1"/>
      <w:marLeft w:val="0"/>
      <w:marRight w:val="0"/>
      <w:marTop w:val="0"/>
      <w:marBottom w:val="0"/>
      <w:divBdr>
        <w:top w:val="none" w:sz="0" w:space="0" w:color="auto"/>
        <w:left w:val="none" w:sz="0" w:space="0" w:color="auto"/>
        <w:bottom w:val="none" w:sz="0" w:space="0" w:color="auto"/>
        <w:right w:val="none" w:sz="0" w:space="0" w:color="auto"/>
      </w:divBdr>
      <w:divsChild>
        <w:div w:id="864096510">
          <w:marLeft w:val="0"/>
          <w:marRight w:val="0"/>
          <w:marTop w:val="0"/>
          <w:marBottom w:val="0"/>
          <w:divBdr>
            <w:top w:val="none" w:sz="0" w:space="0" w:color="auto"/>
            <w:left w:val="none" w:sz="0" w:space="0" w:color="auto"/>
            <w:bottom w:val="none" w:sz="0" w:space="0" w:color="auto"/>
            <w:right w:val="none" w:sz="0" w:space="0" w:color="auto"/>
          </w:divBdr>
          <w:divsChild>
            <w:div w:id="1229923348">
              <w:marLeft w:val="0"/>
              <w:marRight w:val="0"/>
              <w:marTop w:val="0"/>
              <w:marBottom w:val="0"/>
              <w:divBdr>
                <w:top w:val="none" w:sz="0" w:space="0" w:color="auto"/>
                <w:left w:val="none" w:sz="0" w:space="0" w:color="auto"/>
                <w:bottom w:val="none" w:sz="0" w:space="0" w:color="auto"/>
                <w:right w:val="none" w:sz="0" w:space="0" w:color="auto"/>
              </w:divBdr>
              <w:divsChild>
                <w:div w:id="61853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74528">
      <w:bodyDiv w:val="1"/>
      <w:marLeft w:val="0"/>
      <w:marRight w:val="0"/>
      <w:marTop w:val="0"/>
      <w:marBottom w:val="0"/>
      <w:divBdr>
        <w:top w:val="none" w:sz="0" w:space="0" w:color="auto"/>
        <w:left w:val="none" w:sz="0" w:space="0" w:color="auto"/>
        <w:bottom w:val="none" w:sz="0" w:space="0" w:color="auto"/>
        <w:right w:val="none" w:sz="0" w:space="0" w:color="auto"/>
      </w:divBdr>
      <w:divsChild>
        <w:div w:id="14427835">
          <w:marLeft w:val="0"/>
          <w:marRight w:val="0"/>
          <w:marTop w:val="0"/>
          <w:marBottom w:val="0"/>
          <w:divBdr>
            <w:top w:val="none" w:sz="0" w:space="0" w:color="auto"/>
            <w:left w:val="none" w:sz="0" w:space="0" w:color="auto"/>
            <w:bottom w:val="none" w:sz="0" w:space="0" w:color="auto"/>
            <w:right w:val="none" w:sz="0" w:space="0" w:color="auto"/>
          </w:divBdr>
          <w:divsChild>
            <w:div w:id="1425956754">
              <w:marLeft w:val="0"/>
              <w:marRight w:val="0"/>
              <w:marTop w:val="0"/>
              <w:marBottom w:val="0"/>
              <w:divBdr>
                <w:top w:val="none" w:sz="0" w:space="0" w:color="auto"/>
                <w:left w:val="none" w:sz="0" w:space="0" w:color="auto"/>
                <w:bottom w:val="none" w:sz="0" w:space="0" w:color="auto"/>
                <w:right w:val="none" w:sz="0" w:space="0" w:color="auto"/>
              </w:divBdr>
              <w:divsChild>
                <w:div w:id="203714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84643">
      <w:bodyDiv w:val="1"/>
      <w:marLeft w:val="0"/>
      <w:marRight w:val="0"/>
      <w:marTop w:val="0"/>
      <w:marBottom w:val="0"/>
      <w:divBdr>
        <w:top w:val="none" w:sz="0" w:space="0" w:color="auto"/>
        <w:left w:val="none" w:sz="0" w:space="0" w:color="auto"/>
        <w:bottom w:val="none" w:sz="0" w:space="0" w:color="auto"/>
        <w:right w:val="none" w:sz="0" w:space="0" w:color="auto"/>
      </w:divBdr>
      <w:divsChild>
        <w:div w:id="2120953459">
          <w:marLeft w:val="0"/>
          <w:marRight w:val="0"/>
          <w:marTop w:val="0"/>
          <w:marBottom w:val="0"/>
          <w:divBdr>
            <w:top w:val="none" w:sz="0" w:space="0" w:color="auto"/>
            <w:left w:val="none" w:sz="0" w:space="0" w:color="auto"/>
            <w:bottom w:val="none" w:sz="0" w:space="0" w:color="auto"/>
            <w:right w:val="none" w:sz="0" w:space="0" w:color="auto"/>
          </w:divBdr>
          <w:divsChild>
            <w:div w:id="99491408">
              <w:marLeft w:val="0"/>
              <w:marRight w:val="0"/>
              <w:marTop w:val="0"/>
              <w:marBottom w:val="0"/>
              <w:divBdr>
                <w:top w:val="none" w:sz="0" w:space="0" w:color="auto"/>
                <w:left w:val="none" w:sz="0" w:space="0" w:color="auto"/>
                <w:bottom w:val="none" w:sz="0" w:space="0" w:color="auto"/>
                <w:right w:val="none" w:sz="0" w:space="0" w:color="auto"/>
              </w:divBdr>
              <w:divsChild>
                <w:div w:id="112709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130">
      <w:bodyDiv w:val="1"/>
      <w:marLeft w:val="0"/>
      <w:marRight w:val="0"/>
      <w:marTop w:val="0"/>
      <w:marBottom w:val="0"/>
      <w:divBdr>
        <w:top w:val="none" w:sz="0" w:space="0" w:color="auto"/>
        <w:left w:val="none" w:sz="0" w:space="0" w:color="auto"/>
        <w:bottom w:val="none" w:sz="0" w:space="0" w:color="auto"/>
        <w:right w:val="none" w:sz="0" w:space="0" w:color="auto"/>
      </w:divBdr>
      <w:divsChild>
        <w:div w:id="762648404">
          <w:marLeft w:val="0"/>
          <w:marRight w:val="0"/>
          <w:marTop w:val="0"/>
          <w:marBottom w:val="0"/>
          <w:divBdr>
            <w:top w:val="none" w:sz="0" w:space="0" w:color="auto"/>
            <w:left w:val="none" w:sz="0" w:space="0" w:color="auto"/>
            <w:bottom w:val="none" w:sz="0" w:space="0" w:color="auto"/>
            <w:right w:val="none" w:sz="0" w:space="0" w:color="auto"/>
          </w:divBdr>
          <w:divsChild>
            <w:div w:id="460074188">
              <w:marLeft w:val="0"/>
              <w:marRight w:val="0"/>
              <w:marTop w:val="0"/>
              <w:marBottom w:val="0"/>
              <w:divBdr>
                <w:top w:val="none" w:sz="0" w:space="0" w:color="auto"/>
                <w:left w:val="none" w:sz="0" w:space="0" w:color="auto"/>
                <w:bottom w:val="none" w:sz="0" w:space="0" w:color="auto"/>
                <w:right w:val="none" w:sz="0" w:space="0" w:color="auto"/>
              </w:divBdr>
              <w:divsChild>
                <w:div w:id="203110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178778">
      <w:bodyDiv w:val="1"/>
      <w:marLeft w:val="0"/>
      <w:marRight w:val="0"/>
      <w:marTop w:val="0"/>
      <w:marBottom w:val="0"/>
      <w:divBdr>
        <w:top w:val="none" w:sz="0" w:space="0" w:color="auto"/>
        <w:left w:val="none" w:sz="0" w:space="0" w:color="auto"/>
        <w:bottom w:val="none" w:sz="0" w:space="0" w:color="auto"/>
        <w:right w:val="none" w:sz="0" w:space="0" w:color="auto"/>
      </w:divBdr>
      <w:divsChild>
        <w:div w:id="737746349">
          <w:marLeft w:val="0"/>
          <w:marRight w:val="0"/>
          <w:marTop w:val="0"/>
          <w:marBottom w:val="0"/>
          <w:divBdr>
            <w:top w:val="none" w:sz="0" w:space="0" w:color="auto"/>
            <w:left w:val="none" w:sz="0" w:space="0" w:color="auto"/>
            <w:bottom w:val="none" w:sz="0" w:space="0" w:color="auto"/>
            <w:right w:val="none" w:sz="0" w:space="0" w:color="auto"/>
          </w:divBdr>
          <w:divsChild>
            <w:div w:id="676613220">
              <w:marLeft w:val="0"/>
              <w:marRight w:val="0"/>
              <w:marTop w:val="0"/>
              <w:marBottom w:val="0"/>
              <w:divBdr>
                <w:top w:val="none" w:sz="0" w:space="0" w:color="auto"/>
                <w:left w:val="none" w:sz="0" w:space="0" w:color="auto"/>
                <w:bottom w:val="none" w:sz="0" w:space="0" w:color="auto"/>
                <w:right w:val="none" w:sz="0" w:space="0" w:color="auto"/>
              </w:divBdr>
              <w:divsChild>
                <w:div w:id="188247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eader" Target="header2.xml"/></Relationships>
</file>

<file path=word/_rels/header2.xml.rels><?xml version="1.0" encoding="UTF-8" standalone="yes"?>
<Relationships xmlns="http://schemas.openxmlformats.org/package/2006/relationships"><Relationship Id="rId2" Type="http://schemas.openxmlformats.org/officeDocument/2006/relationships/hyperlink" Target="https://ejournal.unsrat.ac.id/index.php/informatika" TargetMode="External"/><Relationship Id="rId1" Type="http://schemas.openxmlformats.org/officeDocument/2006/relationships/hyperlink" Target="file:///D:\Document\Skripsi\Jurnal\2301-83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536-5CA9-47E4-B64B-4E14A4622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8</Pages>
  <Words>4310</Words>
  <Characters>2457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28826</CharactersWithSpaces>
  <SharedDoc>false</SharedDoc>
  <HLinks>
    <vt:vector size="48" baseType="variant">
      <vt:variant>
        <vt:i4>8126496</vt:i4>
      </vt:variant>
      <vt:variant>
        <vt:i4>18</vt:i4>
      </vt:variant>
      <vt:variant>
        <vt:i4>0</vt:i4>
      </vt:variant>
      <vt:variant>
        <vt:i4>5</vt:i4>
      </vt:variant>
      <vt:variant>
        <vt:lpwstr>http://www.amdahl.com/doc/products/bsg/intra/infra/html</vt:lpwstr>
      </vt:variant>
      <vt:variant>
        <vt:lpwstr/>
      </vt:variant>
      <vt:variant>
        <vt:i4>983107</vt:i4>
      </vt:variant>
      <vt:variant>
        <vt:i4>15</vt:i4>
      </vt:variant>
      <vt:variant>
        <vt:i4>0</vt:i4>
      </vt:variant>
      <vt:variant>
        <vt:i4>5</vt:i4>
      </vt:variant>
      <vt:variant>
        <vt:lpwstr>http://home.process.com/Intranets/wp2.htp</vt:lpwstr>
      </vt:variant>
      <vt:variant>
        <vt:lpwstr/>
      </vt:variant>
      <vt:variant>
        <vt:i4>1310813</vt:i4>
      </vt:variant>
      <vt:variant>
        <vt:i4>12</vt:i4>
      </vt:variant>
      <vt:variant>
        <vt:i4>0</vt:i4>
      </vt:variant>
      <vt:variant>
        <vt:i4>5</vt:i4>
      </vt:variant>
      <vt:variant>
        <vt:lpwstr>http://www.halcyon.com/pub/journals/21ps03-vidmar</vt:lpwstr>
      </vt:variant>
      <vt:variant>
        <vt:lpwstr/>
      </vt:variant>
      <vt:variant>
        <vt:i4>2687077</vt:i4>
      </vt:variant>
      <vt:variant>
        <vt:i4>9</vt:i4>
      </vt:variant>
      <vt:variant>
        <vt:i4>0</vt:i4>
      </vt:variant>
      <vt:variant>
        <vt:i4>5</vt:i4>
      </vt:variant>
      <vt:variant>
        <vt:lpwstr>http://www.atm.com/</vt:lpwstr>
      </vt:variant>
      <vt:variant>
        <vt:lpwstr/>
      </vt:variant>
      <vt:variant>
        <vt:i4>2490375</vt:i4>
      </vt:variant>
      <vt:variant>
        <vt:i4>6</vt:i4>
      </vt:variant>
      <vt:variant>
        <vt:i4>0</vt:i4>
      </vt:variant>
      <vt:variant>
        <vt:i4>5</vt:i4>
      </vt:variant>
      <vt:variant>
        <vt:lpwstr>mailto:HUMANIST@NYVM.ORG</vt:lpwstr>
      </vt:variant>
      <vt:variant>
        <vt:lpwstr/>
      </vt:variant>
      <vt:variant>
        <vt:i4>7405620</vt:i4>
      </vt:variant>
      <vt:variant>
        <vt:i4>12</vt:i4>
      </vt:variant>
      <vt:variant>
        <vt:i4>0</vt:i4>
      </vt:variant>
      <vt:variant>
        <vt:i4>5</vt:i4>
      </vt:variant>
      <vt:variant>
        <vt:lpwstr>https://ejournal.unsrat.ac.id/index.php/informatika</vt:lpwstr>
      </vt:variant>
      <vt:variant>
        <vt:lpwstr/>
      </vt:variant>
      <vt:variant>
        <vt:i4>7340083</vt:i4>
      </vt:variant>
      <vt:variant>
        <vt:i4>9</vt:i4>
      </vt:variant>
      <vt:variant>
        <vt:i4>0</vt:i4>
      </vt:variant>
      <vt:variant>
        <vt:i4>5</vt:i4>
      </vt:variant>
      <vt:variant>
        <vt:lpwstr>http://u.lipi.go.id/1563896309</vt:lpwstr>
      </vt:variant>
      <vt:variant>
        <vt:lpwstr/>
      </vt:variant>
      <vt:variant>
        <vt:i4>7667773</vt:i4>
      </vt:variant>
      <vt:variant>
        <vt:i4>6</vt:i4>
      </vt:variant>
      <vt:variant>
        <vt:i4>0</vt:i4>
      </vt:variant>
      <vt:variant>
        <vt:i4>5</vt:i4>
      </vt:variant>
      <vt:variant>
        <vt:lpwstr>http://u.lipi.go.id/134078396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brando</dc:creator>
  <cp:keywords/>
  <cp:lastModifiedBy>brando</cp:lastModifiedBy>
  <cp:revision>6</cp:revision>
  <cp:lastPrinted>2021-09-03T04:37:00Z</cp:lastPrinted>
  <dcterms:created xsi:type="dcterms:W3CDTF">2021-09-23T06:28:00Z</dcterms:created>
  <dcterms:modified xsi:type="dcterms:W3CDTF">2021-09-23T08:06:00Z</dcterms:modified>
</cp:coreProperties>
</file>